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9923" w:type="dxa"/>
        <w:tblBorders>
          <w:top w:val="single" w:sz="4" w:space="0" w:color="000000"/>
          <w:bottom w:val="single" w:sz="18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1526"/>
        <w:gridCol w:w="6696"/>
        <w:gridCol w:w="1701"/>
      </w:tblGrid>
      <w:tr w:rsidR="00445D71" w:rsidRPr="00914F1A" w14:paraId="4E965C21" w14:textId="77777777" w:rsidTr="001B1E3A">
        <w:trPr>
          <w:trHeight w:val="1408"/>
        </w:trPr>
        <w:tc>
          <w:tcPr>
            <w:tcW w:w="1526" w:type="dxa"/>
            <w:vAlign w:val="center"/>
          </w:tcPr>
          <w:p w14:paraId="2CA831E0" w14:textId="3457F33E" w:rsidR="00E255FF" w:rsidRPr="00914F1A" w:rsidRDefault="006A01C8" w:rsidP="008C79CC">
            <w:pPr>
              <w:ind w:firstLine="0"/>
              <w:jc w:val="center"/>
              <w:rPr>
                <w:sz w:val="18"/>
                <w:szCs w:val="18"/>
              </w:rPr>
            </w:pPr>
            <w:r w:rsidRPr="00191ED0">
              <w:rPr>
                <w:noProof/>
                <w:lang w:val="tr-TR" w:eastAsia="tr-TR"/>
              </w:rPr>
              <w:drawing>
                <wp:inline distT="0" distB="0" distL="0" distR="0" wp14:anchorId="670E5378" wp14:editId="22336067">
                  <wp:extent cx="864000" cy="864000"/>
                  <wp:effectExtent l="0" t="0" r="0" b="0"/>
                  <wp:docPr id="2" name="Resi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Resim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64000" cy="864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696" w:type="dxa"/>
            <w:shd w:val="clear" w:color="auto" w:fill="F2F2F2"/>
            <w:vAlign w:val="center"/>
          </w:tcPr>
          <w:p w14:paraId="23A569EC" w14:textId="2D67B668" w:rsidR="00441134" w:rsidRPr="001B1E3A" w:rsidRDefault="00441134" w:rsidP="001B1E3A">
            <w:pPr>
              <w:pStyle w:val="AralkYok"/>
              <w:ind w:right="148"/>
              <w:jc w:val="center"/>
              <w:rPr>
                <w:rFonts w:ascii="Times New Roman" w:hAnsi="Times New Roman"/>
                <w:color w:val="2E74B5"/>
                <w:sz w:val="32"/>
                <w:szCs w:val="32"/>
              </w:rPr>
            </w:pPr>
            <w:r w:rsidRPr="001B1E3A">
              <w:rPr>
                <w:rFonts w:ascii="Times New Roman" w:hAnsi="Times New Roman"/>
                <w:color w:val="2E74B5"/>
                <w:sz w:val="32"/>
                <w:szCs w:val="32"/>
              </w:rPr>
              <w:t>World Congress on Applied Nanotechnology</w:t>
            </w:r>
          </w:p>
          <w:p w14:paraId="18A60B1A" w14:textId="42A734E7" w:rsidR="00445D71" w:rsidRDefault="00A07E41" w:rsidP="001B1E3A">
            <w:pPr>
              <w:pStyle w:val="AralkYok"/>
              <w:ind w:right="148"/>
              <w:jc w:val="center"/>
              <w:rPr>
                <w:rFonts w:ascii="Times New Roman" w:hAnsi="Times New Roman"/>
                <w:color w:val="2E74B5"/>
                <w:sz w:val="72"/>
              </w:rPr>
            </w:pPr>
            <w:r>
              <w:rPr>
                <w:rFonts w:ascii="Times New Roman" w:hAnsi="Times New Roman"/>
                <w:color w:val="2E74B5"/>
                <w:sz w:val="72"/>
              </w:rPr>
              <w:t>W-CAN 2023</w:t>
            </w:r>
          </w:p>
          <w:p w14:paraId="6D255DA7" w14:textId="47F34BD3" w:rsidR="00441134" w:rsidRPr="00441134" w:rsidRDefault="00441134" w:rsidP="00761213">
            <w:pPr>
              <w:pStyle w:val="AralkYok"/>
              <w:jc w:val="center"/>
              <w:rPr>
                <w:rFonts w:ascii="Times New Roman" w:hAnsi="Times New Roman"/>
                <w:color w:val="2E74B5"/>
                <w:sz w:val="24"/>
                <w:szCs w:val="24"/>
              </w:rPr>
            </w:pPr>
            <w:r w:rsidRPr="00441134">
              <w:rPr>
                <w:rFonts w:ascii="Times New Roman" w:hAnsi="Times New Roman"/>
                <w:color w:val="2E74B5"/>
                <w:sz w:val="24"/>
                <w:szCs w:val="24"/>
              </w:rPr>
              <w:t xml:space="preserve">October </w:t>
            </w:r>
            <w:r w:rsidR="001B1E3A">
              <w:rPr>
                <w:rFonts w:ascii="Times New Roman" w:hAnsi="Times New Roman"/>
                <w:color w:val="2E74B5"/>
                <w:sz w:val="24"/>
                <w:szCs w:val="24"/>
              </w:rPr>
              <w:t xml:space="preserve">25-27, </w:t>
            </w:r>
            <w:r w:rsidRPr="00441134">
              <w:rPr>
                <w:rFonts w:ascii="Times New Roman" w:hAnsi="Times New Roman"/>
                <w:color w:val="2E74B5"/>
                <w:sz w:val="24"/>
                <w:szCs w:val="24"/>
              </w:rPr>
              <w:t>2023</w:t>
            </w:r>
          </w:p>
          <w:p w14:paraId="0CC384B8" w14:textId="32BBF306" w:rsidR="00F055F8" w:rsidRPr="003D52C9" w:rsidRDefault="007830DE" w:rsidP="00761213">
            <w:pPr>
              <w:ind w:firstLine="0"/>
              <w:jc w:val="center"/>
              <w:rPr>
                <w:iCs/>
                <w:sz w:val="16"/>
                <w:szCs w:val="16"/>
              </w:rPr>
            </w:pPr>
            <w:r w:rsidRPr="007830DE">
              <w:rPr>
                <w:iCs/>
                <w:color w:val="FFFFFF" w:themeColor="background1"/>
                <w:sz w:val="16"/>
                <w:szCs w:val="16"/>
              </w:rPr>
              <w:t>:</w:t>
            </w:r>
            <w:r w:rsidRPr="007830DE">
              <w:rPr>
                <w:rStyle w:val="Kpr"/>
                <w:iCs/>
                <w:color w:val="FFFFFF" w:themeColor="background1"/>
                <w:sz w:val="16"/>
                <w:szCs w:val="16"/>
              </w:rPr>
              <w:t xml:space="preserve"> </w:t>
            </w:r>
          </w:p>
        </w:tc>
        <w:tc>
          <w:tcPr>
            <w:tcW w:w="1701" w:type="dxa"/>
            <w:vAlign w:val="center"/>
          </w:tcPr>
          <w:p w14:paraId="43C7445C" w14:textId="112E3747" w:rsidR="00445D71" w:rsidRPr="00914F1A" w:rsidRDefault="006A01C8" w:rsidP="001B1E3A">
            <w:pPr>
              <w:ind w:firstLine="0"/>
              <w:jc w:val="center"/>
              <w:rPr>
                <w:sz w:val="2"/>
                <w:szCs w:val="2"/>
              </w:rPr>
            </w:pPr>
            <w:r>
              <w:rPr>
                <w:noProof/>
                <w:sz w:val="2"/>
                <w:szCs w:val="2"/>
              </w:rPr>
              <w:drawing>
                <wp:inline distT="0" distB="0" distL="0" distR="0" wp14:anchorId="2BA50161" wp14:editId="5469F812">
                  <wp:extent cx="864000" cy="864000"/>
                  <wp:effectExtent l="0" t="0" r="0" b="0"/>
                  <wp:docPr id="3" name="Resim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Resim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64000" cy="864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594E9A" w14:textId="77777777" w:rsidR="0077790C" w:rsidRPr="00914F1A" w:rsidRDefault="0077790C" w:rsidP="00C933E1">
      <w:pPr>
        <w:pStyle w:val="FirstParagraph"/>
        <w:spacing w:after="0"/>
      </w:pPr>
    </w:p>
    <w:p w14:paraId="72296A5F" w14:textId="2103E7D5" w:rsidR="00D419FF" w:rsidRPr="00C72E70" w:rsidRDefault="00842FBD" w:rsidP="00E42D27">
      <w:pPr>
        <w:pStyle w:val="ManuscriptType"/>
        <w:jc w:val="right"/>
      </w:pPr>
      <w:proofErr w:type="spellStart"/>
      <w:r w:rsidRPr="00441134">
        <w:rPr>
          <w:highlight w:val="yellow"/>
        </w:rPr>
        <w:t>FullText</w:t>
      </w:r>
      <w:proofErr w:type="spellEnd"/>
      <w:r w:rsidRPr="00441134">
        <w:rPr>
          <w:highlight w:val="yellow"/>
        </w:rPr>
        <w:t xml:space="preserve"> / Abstract</w:t>
      </w:r>
    </w:p>
    <w:p w14:paraId="39E2A53D" w14:textId="6633C1C0" w:rsidR="002668F5" w:rsidRPr="00C72E70" w:rsidRDefault="00A07E41" w:rsidP="0035290B">
      <w:pPr>
        <w:pStyle w:val="KonuBal"/>
      </w:pPr>
      <w:bookmarkStart w:id="0" w:name="_Hlk91792549"/>
      <w:r w:rsidRPr="004A5CB3">
        <w:rPr>
          <w:highlight w:val="yellow"/>
        </w:rPr>
        <w:t>Title</w:t>
      </w:r>
      <w:r w:rsidR="00842FBD" w:rsidRPr="004A5CB3">
        <w:rPr>
          <w:highlight w:val="yellow"/>
        </w:rPr>
        <w:t xml:space="preserve"> of the research</w:t>
      </w:r>
    </w:p>
    <w:p w14:paraId="46E9F033" w14:textId="5D6E5DAD" w:rsidR="00AC7E1D" w:rsidRPr="00555772" w:rsidRDefault="00A07E41" w:rsidP="00B90514">
      <w:pPr>
        <w:pStyle w:val="Author"/>
        <w:ind w:right="-143" w:firstLine="0"/>
        <w:rPr>
          <w:lang w:val="tr-TR"/>
        </w:rPr>
      </w:pPr>
      <w:bookmarkStart w:id="1" w:name="_Hlk104975838"/>
      <w:bookmarkEnd w:id="0"/>
      <w:r>
        <w:t>Author Name</w:t>
      </w:r>
      <w:r w:rsidR="00555772" w:rsidRPr="00555772">
        <w:t xml:space="preserve"> </w:t>
      </w:r>
      <w:r>
        <w:t>SURNAME</w:t>
      </w:r>
      <w:r w:rsidR="00555772" w:rsidRPr="00555772">
        <w:t xml:space="preserve"> </w:t>
      </w:r>
      <w:r w:rsidR="00B90514" w:rsidRPr="00F25B38">
        <w:rPr>
          <w:vertAlign w:val="superscript"/>
        </w:rPr>
        <w:t>1</w:t>
      </w:r>
      <w:r w:rsidR="006A01C8" w:rsidRPr="00555772">
        <w:rPr>
          <w:noProof/>
        </w:rPr>
        <w:drawing>
          <wp:inline distT="0" distB="0" distL="0" distR="0" wp14:anchorId="7432B775" wp14:editId="5377F553">
            <wp:extent cx="171450" cy="171450"/>
            <wp:effectExtent l="0" t="0" r="0" b="0"/>
            <wp:docPr id="4" name="Resim 7">
              <a:hlinkClick xmlns:a="http://schemas.openxmlformats.org/drawingml/2006/main" r:id="rId10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Resim 7">
                      <a:hlinkClick r:id="rId10"/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1450" cy="171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1"/>
      <w:r w:rsidR="00555772">
        <w:t xml:space="preserve">, </w:t>
      </w:r>
      <w:r>
        <w:t>Author Name</w:t>
      </w:r>
      <w:r w:rsidRPr="00555772">
        <w:t xml:space="preserve"> </w:t>
      </w:r>
      <w:r>
        <w:t>SURNAME</w:t>
      </w:r>
      <w:r w:rsidRPr="00555772">
        <w:t xml:space="preserve"> </w:t>
      </w:r>
      <w:r w:rsidR="00555772" w:rsidRPr="00F25B38">
        <w:rPr>
          <w:vertAlign w:val="superscript"/>
        </w:rPr>
        <w:t>1</w:t>
      </w:r>
      <w:r w:rsidR="00555772">
        <w:rPr>
          <w:vertAlign w:val="superscript"/>
        </w:rPr>
        <w:t>,2</w:t>
      </w:r>
      <w:r w:rsidR="00555772" w:rsidRPr="00F25B38">
        <w:rPr>
          <w:vertAlign w:val="superscript"/>
        </w:rPr>
        <w:t>*</w:t>
      </w:r>
      <w:r w:rsidR="00555772" w:rsidRPr="00F25B38">
        <w:rPr>
          <w:noProof/>
        </w:rPr>
        <w:drawing>
          <wp:inline distT="0" distB="0" distL="0" distR="0" wp14:anchorId="7B41291B" wp14:editId="3C0B4E97">
            <wp:extent cx="171450" cy="171450"/>
            <wp:effectExtent l="0" t="0" r="0" b="0"/>
            <wp:docPr id="6" name="Resim 7">
              <a:hlinkClick xmlns:a="http://schemas.openxmlformats.org/drawingml/2006/main" r:id="rId10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Resim 7">
                      <a:hlinkClick r:id="rId10"/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1450" cy="171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461EF">
        <w:rPr>
          <w:vertAlign w:val="superscript"/>
        </w:rPr>
        <w:t xml:space="preserve">  </w:t>
      </w:r>
      <w:r w:rsidR="002461EF" w:rsidRPr="002461EF">
        <w:rPr>
          <w:highlight w:val="yellow"/>
        </w:rPr>
        <w:t xml:space="preserve">(Please add ORCID </w:t>
      </w:r>
      <w:r w:rsidR="00333527">
        <w:rPr>
          <w:highlight w:val="yellow"/>
        </w:rPr>
        <w:t xml:space="preserve">link </w:t>
      </w:r>
      <w:r w:rsidR="002461EF" w:rsidRPr="002461EF">
        <w:rPr>
          <w:highlight w:val="yellow"/>
        </w:rPr>
        <w:t>for authors</w:t>
      </w:r>
      <w:r w:rsidR="00333527">
        <w:rPr>
          <w:highlight w:val="yellow"/>
        </w:rPr>
        <w:t xml:space="preserve"> in </w:t>
      </w:r>
      <w:r w:rsidR="00333527">
        <w:rPr>
          <w:noProof/>
          <w:highlight w:val="yellow"/>
        </w:rPr>
        <w:drawing>
          <wp:inline distT="0" distB="0" distL="0" distR="0" wp14:anchorId="619C9643" wp14:editId="7C1118E6">
            <wp:extent cx="170815" cy="170815"/>
            <wp:effectExtent l="0" t="0" r="635" b="635"/>
            <wp:docPr id="5" name="Resi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0815" cy="1708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2461EF" w:rsidRPr="002461EF">
        <w:rPr>
          <w:highlight w:val="yellow"/>
        </w:rPr>
        <w:t>)</w:t>
      </w:r>
    </w:p>
    <w:p w14:paraId="68251A13" w14:textId="7628D5A9" w:rsidR="00686B24" w:rsidRPr="0043425A" w:rsidRDefault="00D14D3D" w:rsidP="008906DD">
      <w:pPr>
        <w:autoSpaceDE w:val="0"/>
        <w:autoSpaceDN w:val="0"/>
        <w:adjustRightInd w:val="0"/>
        <w:spacing w:line="360" w:lineRule="auto"/>
        <w:jc w:val="left"/>
      </w:pPr>
      <w:r w:rsidRPr="0043425A">
        <w:rPr>
          <w:vertAlign w:val="superscript"/>
        </w:rPr>
        <w:t>1</w:t>
      </w:r>
      <w:r w:rsidRPr="0043425A">
        <w:t xml:space="preserve"> </w:t>
      </w:r>
      <w:r w:rsidR="00842FBD" w:rsidRPr="0043425A">
        <w:t xml:space="preserve">Department of </w:t>
      </w:r>
      <w:proofErr w:type="spellStart"/>
      <w:r w:rsidR="00842FBD">
        <w:t>Xyz</w:t>
      </w:r>
      <w:proofErr w:type="spellEnd"/>
      <w:r w:rsidR="00842FBD" w:rsidRPr="0043425A">
        <w:t xml:space="preserve">, </w:t>
      </w:r>
      <w:proofErr w:type="spellStart"/>
      <w:r w:rsidR="00842FBD">
        <w:t>Xyz</w:t>
      </w:r>
      <w:proofErr w:type="spellEnd"/>
      <w:r w:rsidR="00842FBD">
        <w:t xml:space="preserve"> </w:t>
      </w:r>
      <w:r w:rsidR="00842FBD" w:rsidRPr="0043425A">
        <w:t xml:space="preserve">Faculty, </w:t>
      </w:r>
      <w:proofErr w:type="spellStart"/>
      <w:r w:rsidR="00842FBD">
        <w:t>Xyz</w:t>
      </w:r>
      <w:proofErr w:type="spellEnd"/>
      <w:r w:rsidR="00842FBD" w:rsidRPr="0043425A">
        <w:t xml:space="preserve"> University, </w:t>
      </w:r>
      <w:r w:rsidR="00842FBD">
        <w:t>City, Country.</w:t>
      </w:r>
    </w:p>
    <w:p w14:paraId="7E289E38" w14:textId="7FF7FC7E" w:rsidR="00555772" w:rsidRPr="0043425A" w:rsidRDefault="00555772" w:rsidP="008906DD">
      <w:pPr>
        <w:autoSpaceDE w:val="0"/>
        <w:autoSpaceDN w:val="0"/>
        <w:adjustRightInd w:val="0"/>
        <w:spacing w:line="360" w:lineRule="auto"/>
        <w:jc w:val="left"/>
      </w:pPr>
      <w:r w:rsidRPr="0043425A">
        <w:rPr>
          <w:vertAlign w:val="superscript"/>
        </w:rPr>
        <w:t>2</w:t>
      </w:r>
      <w:r w:rsidRPr="0043425A">
        <w:t xml:space="preserve"> Department of </w:t>
      </w:r>
      <w:proofErr w:type="spellStart"/>
      <w:r w:rsidR="00842FBD">
        <w:t>Xyz</w:t>
      </w:r>
      <w:proofErr w:type="spellEnd"/>
      <w:r w:rsidRPr="0043425A">
        <w:t xml:space="preserve">, </w:t>
      </w:r>
      <w:proofErr w:type="spellStart"/>
      <w:r w:rsidR="00842FBD">
        <w:t>Xyz</w:t>
      </w:r>
      <w:proofErr w:type="spellEnd"/>
      <w:r w:rsidR="00842FBD">
        <w:t xml:space="preserve"> </w:t>
      </w:r>
      <w:r w:rsidRPr="0043425A">
        <w:t xml:space="preserve">Faculty, </w:t>
      </w:r>
      <w:proofErr w:type="spellStart"/>
      <w:r w:rsidR="00842FBD">
        <w:t>Xyz</w:t>
      </w:r>
      <w:proofErr w:type="spellEnd"/>
      <w:r w:rsidRPr="0043425A">
        <w:t xml:space="preserve"> University, </w:t>
      </w:r>
      <w:r w:rsidR="00842FBD">
        <w:t>City, Country.</w:t>
      </w:r>
    </w:p>
    <w:p w14:paraId="0CE256EC" w14:textId="03ACCBB9" w:rsidR="00F00CA6" w:rsidRPr="00F25B38" w:rsidRDefault="00F00CA6" w:rsidP="00F00CA6">
      <w:pPr>
        <w:pStyle w:val="Affiliation"/>
      </w:pPr>
      <w:r w:rsidRPr="0043425A">
        <w:t xml:space="preserve">*Corresponding author E-mail: </w:t>
      </w:r>
      <w:r w:rsidR="00A07E41">
        <w:rPr>
          <w:u w:val="single"/>
        </w:rPr>
        <w:t>e-mail</w:t>
      </w:r>
      <w:r w:rsidR="008906DD" w:rsidRPr="0043425A">
        <w:rPr>
          <w:u w:val="single"/>
        </w:rPr>
        <w:t>@</w:t>
      </w:r>
      <w:r w:rsidR="00A07E41">
        <w:rPr>
          <w:u w:val="single"/>
        </w:rPr>
        <w:t>xyz</w:t>
      </w:r>
      <w:r w:rsidR="008906DD" w:rsidRPr="0043425A">
        <w:rPr>
          <w:u w:val="single"/>
        </w:rPr>
        <w:t>.edu</w:t>
      </w:r>
    </w:p>
    <w:p w14:paraId="622D43F8" w14:textId="77777777" w:rsidR="00F00CA6" w:rsidRPr="00F25B38" w:rsidRDefault="00F00CA6" w:rsidP="00F00CA6"/>
    <w:p w14:paraId="7D956FAF" w14:textId="77777777" w:rsidR="00DE24C9" w:rsidRPr="00F25B38" w:rsidRDefault="0056016D" w:rsidP="00E42D27">
      <w:pPr>
        <w:pStyle w:val="ManuscriptType"/>
        <w:rPr>
          <w:b/>
        </w:rPr>
      </w:pPr>
      <w:r w:rsidRPr="00F25B38">
        <w:rPr>
          <w:b/>
        </w:rPr>
        <w:t>Highlights</w:t>
      </w:r>
    </w:p>
    <w:p w14:paraId="3C449AC4" w14:textId="4889A7CC" w:rsidR="003824C9" w:rsidRDefault="002461EF" w:rsidP="00A66C5F">
      <w:pPr>
        <w:pStyle w:val="HighligtText"/>
      </w:pPr>
      <w:r>
        <w:t>Highlights of the research -1</w:t>
      </w:r>
      <w:r w:rsidR="003824C9">
        <w:t>.</w:t>
      </w:r>
      <w:r>
        <w:t xml:space="preserve"> </w:t>
      </w:r>
      <w:r w:rsidRPr="002461EF">
        <w:rPr>
          <w:highlight w:val="yellow"/>
        </w:rPr>
        <w:t>(</w:t>
      </w:r>
      <w:proofErr w:type="gramStart"/>
      <w:r w:rsidRPr="002461EF">
        <w:rPr>
          <w:highlight w:val="yellow"/>
        </w:rPr>
        <w:t>use</w:t>
      </w:r>
      <w:proofErr w:type="gramEnd"/>
      <w:r w:rsidRPr="002461EF">
        <w:rPr>
          <w:highlight w:val="yellow"/>
        </w:rPr>
        <w:t xml:space="preserve"> minimum 2 highlights)</w:t>
      </w:r>
    </w:p>
    <w:p w14:paraId="78D8F526" w14:textId="12015F87" w:rsidR="002461EF" w:rsidRDefault="002461EF" w:rsidP="002461EF">
      <w:pPr>
        <w:pStyle w:val="HighligtText"/>
      </w:pPr>
      <w:r>
        <w:t>Highlights of the research -2.</w:t>
      </w:r>
    </w:p>
    <w:p w14:paraId="59BA7A49" w14:textId="0E0102ED" w:rsidR="002461EF" w:rsidRDefault="002461EF" w:rsidP="002461EF">
      <w:pPr>
        <w:pStyle w:val="HighligtText"/>
      </w:pPr>
      <w:r>
        <w:t>Highlights of the research -3.</w:t>
      </w:r>
    </w:p>
    <w:p w14:paraId="61F21DDB" w14:textId="5E774D30" w:rsidR="002461EF" w:rsidRDefault="002461EF" w:rsidP="002461EF">
      <w:pPr>
        <w:pStyle w:val="HighligtText"/>
      </w:pPr>
      <w:r>
        <w:t>Highlights of the research -4.</w:t>
      </w:r>
    </w:p>
    <w:p w14:paraId="168927ED" w14:textId="77777777" w:rsidR="00DE24C9" w:rsidRPr="00914F1A" w:rsidRDefault="00DE24C9" w:rsidP="00A66C5F">
      <w:pPr>
        <w:pStyle w:val="ArticleHistory"/>
        <w:ind w:firstLine="0"/>
      </w:pPr>
    </w:p>
    <w:p w14:paraId="26CD5D8E" w14:textId="77777777" w:rsidR="00621D78" w:rsidRPr="00914F1A" w:rsidRDefault="00621D78" w:rsidP="00AA68CA">
      <w:pPr>
        <w:pStyle w:val="ArticleHistory"/>
        <w:ind w:firstLine="0"/>
        <w:sectPr w:rsidR="00621D78" w:rsidRPr="00914F1A" w:rsidSect="0060566B">
          <w:headerReference w:type="even" r:id="rId13"/>
          <w:headerReference w:type="default" r:id="rId14"/>
          <w:footerReference w:type="first" r:id="rId15"/>
          <w:type w:val="continuous"/>
          <w:pgSz w:w="11907" w:h="16840" w:code="9"/>
          <w:pgMar w:top="851" w:right="851" w:bottom="1134" w:left="1134" w:header="709" w:footer="709" w:gutter="0"/>
          <w:pgNumType w:start="45"/>
          <w:cols w:sep="1" w:space="284"/>
          <w:titlePg/>
          <w:docGrid w:linePitch="360"/>
        </w:sectPr>
      </w:pPr>
    </w:p>
    <w:p w14:paraId="7E0D883B" w14:textId="7518868C" w:rsidR="00621D78" w:rsidRPr="00842FBD" w:rsidRDefault="00842FBD" w:rsidP="00842FBD">
      <w:pPr>
        <w:pStyle w:val="ManuscriptType"/>
        <w:rPr>
          <w:b/>
        </w:rPr>
      </w:pPr>
      <w:r>
        <w:rPr>
          <w:b/>
        </w:rPr>
        <w:t>Keywords</w:t>
      </w:r>
    </w:p>
    <w:p w14:paraId="68303824" w14:textId="6ED17381" w:rsidR="00621D78" w:rsidRPr="00914F1A" w:rsidRDefault="00621D78" w:rsidP="00842FBD">
      <w:pPr>
        <w:pStyle w:val="ArticleHistory"/>
        <w:ind w:firstLine="0"/>
      </w:pPr>
    </w:p>
    <w:p w14:paraId="02EB15D5" w14:textId="6CCD98ED" w:rsidR="00842FBD" w:rsidRPr="001B1E3A" w:rsidRDefault="00842FBD" w:rsidP="00834928">
      <w:pPr>
        <w:pStyle w:val="ManuscriptType"/>
        <w:ind w:firstLine="0"/>
        <w:rPr>
          <w:i/>
          <w:smallCaps w:val="0"/>
          <w:spacing w:val="0"/>
          <w:sz w:val="18"/>
          <w:highlight w:val="yellow"/>
        </w:rPr>
      </w:pPr>
      <w:r w:rsidRPr="001B1E3A">
        <w:rPr>
          <w:i/>
          <w:smallCaps w:val="0"/>
          <w:spacing w:val="0"/>
          <w:sz w:val="18"/>
          <w:highlight w:val="yellow"/>
        </w:rPr>
        <w:t>Keyword-1</w:t>
      </w:r>
      <w:r w:rsidR="00CD6D8E">
        <w:rPr>
          <w:i/>
          <w:smallCaps w:val="0"/>
          <w:spacing w:val="0"/>
          <w:sz w:val="18"/>
          <w:highlight w:val="yellow"/>
        </w:rPr>
        <w:t xml:space="preserve"> (use minimum 2)</w:t>
      </w:r>
    </w:p>
    <w:p w14:paraId="77A17A82" w14:textId="0E70262B" w:rsidR="00842FBD" w:rsidRDefault="00842FBD" w:rsidP="00842FBD">
      <w:pPr>
        <w:pStyle w:val="ManuscriptType"/>
        <w:ind w:firstLine="0"/>
        <w:rPr>
          <w:i/>
          <w:smallCaps w:val="0"/>
          <w:spacing w:val="0"/>
          <w:sz w:val="18"/>
        </w:rPr>
      </w:pPr>
      <w:r w:rsidRPr="001B1E3A">
        <w:rPr>
          <w:i/>
          <w:smallCaps w:val="0"/>
          <w:spacing w:val="0"/>
          <w:sz w:val="18"/>
          <w:highlight w:val="yellow"/>
        </w:rPr>
        <w:t>Keyword-2</w:t>
      </w:r>
    </w:p>
    <w:p w14:paraId="08E5B3A8" w14:textId="482B2EE3" w:rsidR="00842FBD" w:rsidRDefault="00842FBD" w:rsidP="00842FBD">
      <w:pPr>
        <w:pStyle w:val="ManuscriptType"/>
        <w:ind w:firstLine="0"/>
        <w:rPr>
          <w:i/>
          <w:smallCaps w:val="0"/>
          <w:spacing w:val="0"/>
          <w:sz w:val="18"/>
        </w:rPr>
      </w:pPr>
      <w:r>
        <w:rPr>
          <w:i/>
          <w:smallCaps w:val="0"/>
          <w:spacing w:val="0"/>
          <w:sz w:val="18"/>
        </w:rPr>
        <w:t>Keyword-3</w:t>
      </w:r>
    </w:p>
    <w:p w14:paraId="6F29F331" w14:textId="4D3542E7" w:rsidR="00842FBD" w:rsidRDefault="00842FBD" w:rsidP="00842FBD">
      <w:pPr>
        <w:pStyle w:val="ManuscriptType"/>
        <w:ind w:firstLine="0"/>
        <w:rPr>
          <w:i/>
          <w:smallCaps w:val="0"/>
          <w:spacing w:val="0"/>
          <w:sz w:val="18"/>
        </w:rPr>
      </w:pPr>
      <w:r>
        <w:rPr>
          <w:i/>
          <w:smallCaps w:val="0"/>
          <w:spacing w:val="0"/>
          <w:sz w:val="18"/>
        </w:rPr>
        <w:t>Keyword-4</w:t>
      </w:r>
    </w:p>
    <w:p w14:paraId="3763A3B9" w14:textId="37F895FE" w:rsidR="00842FBD" w:rsidRDefault="00842FBD" w:rsidP="00842FBD">
      <w:pPr>
        <w:pStyle w:val="ManuscriptType"/>
        <w:ind w:firstLine="0"/>
        <w:rPr>
          <w:i/>
          <w:smallCaps w:val="0"/>
          <w:spacing w:val="0"/>
          <w:sz w:val="18"/>
        </w:rPr>
      </w:pPr>
      <w:r>
        <w:rPr>
          <w:i/>
          <w:smallCaps w:val="0"/>
          <w:spacing w:val="0"/>
          <w:sz w:val="18"/>
        </w:rPr>
        <w:t>Keyword-5</w:t>
      </w:r>
    </w:p>
    <w:p w14:paraId="048CD30B" w14:textId="2B32CEF9" w:rsidR="00842FBD" w:rsidRDefault="00842FBD" w:rsidP="00842FBD">
      <w:pPr>
        <w:pStyle w:val="ManuscriptType"/>
        <w:ind w:firstLine="0"/>
        <w:rPr>
          <w:i/>
          <w:smallCaps w:val="0"/>
          <w:spacing w:val="0"/>
          <w:sz w:val="18"/>
        </w:rPr>
      </w:pPr>
      <w:r>
        <w:rPr>
          <w:i/>
          <w:smallCaps w:val="0"/>
          <w:spacing w:val="0"/>
          <w:sz w:val="18"/>
        </w:rPr>
        <w:t>Keyword-6</w:t>
      </w:r>
    </w:p>
    <w:p w14:paraId="13AB0714" w14:textId="2988F084" w:rsidR="00621D78" w:rsidRPr="00914F1A" w:rsidRDefault="00621D78" w:rsidP="00834928">
      <w:pPr>
        <w:pStyle w:val="ManuscriptType"/>
        <w:ind w:firstLine="0"/>
        <w:rPr>
          <w:b/>
        </w:rPr>
      </w:pPr>
      <w:r w:rsidRPr="00914F1A">
        <w:br w:type="column"/>
      </w:r>
      <w:r w:rsidRPr="00914F1A">
        <w:rPr>
          <w:b/>
        </w:rPr>
        <w:t>Abstract</w:t>
      </w:r>
    </w:p>
    <w:p w14:paraId="233B47A2" w14:textId="770D0F9C" w:rsidR="00951770" w:rsidRPr="00951770" w:rsidRDefault="002461EF" w:rsidP="00951770">
      <w:pPr>
        <w:pStyle w:val="Abstract"/>
        <w:rPr>
          <w:rtl/>
        </w:rPr>
      </w:pPr>
      <w:r>
        <w:t xml:space="preserve">Only use this page for abstract. </w:t>
      </w:r>
      <w:r w:rsidR="002B4F2A" w:rsidRPr="002029A6">
        <w:rPr>
          <w:b/>
          <w:bCs/>
          <w:u w:val="single"/>
        </w:rPr>
        <w:t>A</w:t>
      </w:r>
      <w:r w:rsidRPr="002029A6">
        <w:rPr>
          <w:b/>
          <w:bCs/>
          <w:u w:val="single"/>
        </w:rPr>
        <w:t>bstract</w:t>
      </w:r>
      <w:r w:rsidR="002029A6" w:rsidRPr="002029A6">
        <w:rPr>
          <w:b/>
          <w:bCs/>
          <w:u w:val="single"/>
        </w:rPr>
        <w:t>s</w:t>
      </w:r>
      <w:r w:rsidRPr="002029A6">
        <w:rPr>
          <w:b/>
          <w:bCs/>
          <w:u w:val="single"/>
        </w:rPr>
        <w:t xml:space="preserve"> should not be more than one page</w:t>
      </w:r>
      <w:r>
        <w:t>.</w:t>
      </w:r>
    </w:p>
    <w:p w14:paraId="6767CE31" w14:textId="65440519" w:rsidR="002B4F2A" w:rsidRDefault="002B4F2A" w:rsidP="00E911DC">
      <w:pPr>
        <w:pStyle w:val="Abstract"/>
        <w:rPr>
          <w:lang w:eastAsia="en-US"/>
        </w:rPr>
      </w:pPr>
      <w:r w:rsidRPr="002B4F2A">
        <w:rPr>
          <w:lang w:eastAsia="en-US"/>
        </w:rPr>
        <w:t>The subject and problem, the purpose and importance of the research, the methods used in the research, the data collection techniques, and the findings should be mentioned in each abstract.</w:t>
      </w:r>
    </w:p>
    <w:p w14:paraId="66ADD491" w14:textId="65214735" w:rsidR="002B4F2A" w:rsidRDefault="002B4F2A" w:rsidP="00E911DC">
      <w:pPr>
        <w:pStyle w:val="Abstract"/>
        <w:rPr>
          <w:lang w:eastAsia="en-US"/>
        </w:rPr>
      </w:pPr>
      <w:proofErr w:type="spellStart"/>
      <w:r w:rsidRPr="002029A6">
        <w:rPr>
          <w:color w:val="FF0000"/>
          <w:lang w:eastAsia="en-US"/>
        </w:rPr>
        <w:t>Fulltext</w:t>
      </w:r>
      <w:proofErr w:type="spellEnd"/>
      <w:r w:rsidRPr="002029A6">
        <w:rPr>
          <w:color w:val="FF0000"/>
          <w:lang w:eastAsia="en-US"/>
        </w:rPr>
        <w:t xml:space="preserve"> </w:t>
      </w:r>
      <w:r>
        <w:rPr>
          <w:lang w:eastAsia="en-US"/>
        </w:rPr>
        <w:t xml:space="preserve">is </w:t>
      </w:r>
      <w:r w:rsidRPr="002029A6">
        <w:rPr>
          <w:u w:val="single"/>
          <w:lang w:eastAsia="en-US"/>
        </w:rPr>
        <w:t>limited</w:t>
      </w:r>
      <w:r>
        <w:rPr>
          <w:lang w:eastAsia="en-US"/>
        </w:rPr>
        <w:t xml:space="preserve"> to </w:t>
      </w:r>
      <w:r w:rsidRPr="002029A6">
        <w:rPr>
          <w:b/>
          <w:bCs/>
          <w:lang w:eastAsia="en-US"/>
        </w:rPr>
        <w:t xml:space="preserve">minimum </w:t>
      </w:r>
      <w:r w:rsidR="00FD0C80" w:rsidRPr="002029A6">
        <w:rPr>
          <w:b/>
          <w:bCs/>
          <w:lang w:eastAsia="en-US"/>
        </w:rPr>
        <w:t>3</w:t>
      </w:r>
      <w:r>
        <w:rPr>
          <w:lang w:eastAsia="en-US"/>
        </w:rPr>
        <w:t xml:space="preserve"> pages and </w:t>
      </w:r>
      <w:r w:rsidRPr="002029A6">
        <w:rPr>
          <w:b/>
          <w:bCs/>
          <w:lang w:eastAsia="en-US"/>
        </w:rPr>
        <w:t>maximum 4</w:t>
      </w:r>
      <w:r>
        <w:rPr>
          <w:lang w:eastAsia="en-US"/>
        </w:rPr>
        <w:t xml:space="preserve"> pages.</w:t>
      </w:r>
    </w:p>
    <w:p w14:paraId="79268FEA" w14:textId="77777777" w:rsidR="002B4F2A" w:rsidRDefault="002B4F2A" w:rsidP="00E911DC">
      <w:pPr>
        <w:pStyle w:val="Abstract"/>
        <w:rPr>
          <w:lang w:eastAsia="en-US"/>
        </w:rPr>
      </w:pPr>
    </w:p>
    <w:p w14:paraId="3437E2A0" w14:textId="145E1A60" w:rsidR="002B4F2A" w:rsidRPr="002B4F2A" w:rsidRDefault="002B4F2A" w:rsidP="00E911DC">
      <w:pPr>
        <w:pStyle w:val="Abstract"/>
        <w:rPr>
          <w:lang w:eastAsia="en-US"/>
        </w:rPr>
        <w:sectPr w:rsidR="002B4F2A" w:rsidRPr="002B4F2A" w:rsidSect="00224229">
          <w:type w:val="continuous"/>
          <w:pgSz w:w="11907" w:h="16840" w:code="9"/>
          <w:pgMar w:top="851" w:right="851" w:bottom="1134" w:left="1134" w:header="709" w:footer="709" w:gutter="0"/>
          <w:cols w:num="2" w:space="284" w:equalWidth="0">
            <w:col w:w="2268" w:space="284"/>
            <w:col w:w="7370"/>
          </w:cols>
          <w:titlePg/>
          <w:docGrid w:linePitch="360"/>
        </w:sectPr>
      </w:pPr>
    </w:p>
    <w:p w14:paraId="5EFDE69F" w14:textId="77777777" w:rsidR="00E72E08" w:rsidRPr="00541357" w:rsidRDefault="00E72E08" w:rsidP="00224229">
      <w:pPr>
        <w:pStyle w:val="Abstract"/>
        <w:pBdr>
          <w:bottom w:val="single" w:sz="6" w:space="1" w:color="auto"/>
        </w:pBdr>
        <w:rPr>
          <w:color w:val="FF0000"/>
          <w:lang w:eastAsia="en-US"/>
        </w:rPr>
      </w:pPr>
    </w:p>
    <w:p w14:paraId="4D853B13" w14:textId="77777777" w:rsidR="00E72E08" w:rsidRPr="00914F1A" w:rsidRDefault="00E72E08" w:rsidP="00DF0449">
      <w:pPr>
        <w:pStyle w:val="Abstract"/>
        <w:rPr>
          <w:lang w:eastAsia="en-US"/>
        </w:rPr>
        <w:sectPr w:rsidR="00E72E08" w:rsidRPr="00914F1A" w:rsidSect="00224229">
          <w:type w:val="continuous"/>
          <w:pgSz w:w="11907" w:h="16840" w:code="9"/>
          <w:pgMar w:top="851" w:right="851" w:bottom="1134" w:left="1134" w:header="709" w:footer="709" w:gutter="0"/>
          <w:cols w:sep="1" w:space="284"/>
          <w:titlePg/>
          <w:docGrid w:linePitch="360"/>
        </w:sectPr>
      </w:pPr>
    </w:p>
    <w:p w14:paraId="0B383587" w14:textId="77777777" w:rsidR="00C03C60" w:rsidRPr="00914F1A" w:rsidRDefault="00C03C60" w:rsidP="005C3515">
      <w:pPr>
        <w:pStyle w:val="Balk1"/>
      </w:pPr>
      <w:bookmarkStart w:id="2" w:name="_Toc517786118"/>
      <w:bookmarkStart w:id="3" w:name="_Toc81251461"/>
      <w:r w:rsidRPr="00914F1A">
        <w:t>Introduction</w:t>
      </w:r>
      <w:bookmarkEnd w:id="2"/>
      <w:bookmarkEnd w:id="3"/>
    </w:p>
    <w:p w14:paraId="3A172350" w14:textId="127E856E" w:rsidR="00BD07CA" w:rsidRDefault="002461EF" w:rsidP="002461EF">
      <w:pPr>
        <w:rPr>
          <w:lang w:eastAsia="en-US"/>
        </w:rPr>
      </w:pPr>
      <w:bookmarkStart w:id="4" w:name="_Hlk120280361"/>
      <w:r w:rsidRPr="002461EF">
        <w:rPr>
          <w:lang w:eastAsia="en-US"/>
        </w:rPr>
        <w:t>The introduction should clearly describe the background of the subject, and purpose</w:t>
      </w:r>
      <w:r>
        <w:rPr>
          <w:lang w:eastAsia="en-US"/>
        </w:rPr>
        <w:t xml:space="preserve"> [1]</w:t>
      </w:r>
      <w:r w:rsidR="00415B1A" w:rsidRPr="00415B1A">
        <w:rPr>
          <w:lang w:eastAsia="en-US"/>
        </w:rPr>
        <w:t xml:space="preserve">. </w:t>
      </w:r>
      <w:bookmarkEnd w:id="4"/>
    </w:p>
    <w:p w14:paraId="25D32793" w14:textId="45C880EF" w:rsidR="00354B39" w:rsidRDefault="00354B39" w:rsidP="00CF2571">
      <w:pPr>
        <w:pStyle w:val="Balk1"/>
        <w:rPr>
          <w:lang w:eastAsia="en-US"/>
        </w:rPr>
      </w:pPr>
      <w:r>
        <w:rPr>
          <w:lang w:eastAsia="en-US"/>
        </w:rPr>
        <w:t>Experimental</w:t>
      </w:r>
    </w:p>
    <w:p w14:paraId="38071AEE" w14:textId="4313D624" w:rsidR="002461EF" w:rsidRPr="002461EF" w:rsidRDefault="002461EF" w:rsidP="002461EF">
      <w:pPr>
        <w:pStyle w:val="FirstParagraph"/>
      </w:pPr>
      <w:r>
        <w:t xml:space="preserve">Add experimental details of your work [2]. </w:t>
      </w:r>
    </w:p>
    <w:p w14:paraId="3C6A977F" w14:textId="659972A4" w:rsidR="0050496B" w:rsidRDefault="002461EF" w:rsidP="00354B39">
      <w:pPr>
        <w:pStyle w:val="Balk2"/>
        <w:rPr>
          <w:lang w:eastAsia="en-US"/>
        </w:rPr>
      </w:pPr>
      <w:r>
        <w:rPr>
          <w:lang w:eastAsia="en-US"/>
        </w:rPr>
        <w:t>Sub-level heading can be used</w:t>
      </w:r>
    </w:p>
    <w:p w14:paraId="14EC1078" w14:textId="5BC717EB" w:rsidR="00354B39" w:rsidRDefault="002B4F2A" w:rsidP="002B4F2A">
      <w:pPr>
        <w:rPr>
          <w:lang w:eastAsia="en-US"/>
        </w:rPr>
      </w:pPr>
      <w:r>
        <w:rPr>
          <w:lang w:eastAsia="en-US"/>
        </w:rPr>
        <w:t xml:space="preserve">Add sub-level details of your work if needed. </w:t>
      </w:r>
    </w:p>
    <w:p w14:paraId="7FED89BA" w14:textId="77777777" w:rsidR="002B4F2A" w:rsidRDefault="002B4F2A" w:rsidP="002B4F2A">
      <w:pPr>
        <w:rPr>
          <w:lang w:eastAsia="en-US"/>
        </w:rPr>
      </w:pPr>
    </w:p>
    <w:p w14:paraId="46608426" w14:textId="322A0452" w:rsidR="00354B39" w:rsidRDefault="00354B39" w:rsidP="00354B39">
      <w:pPr>
        <w:pStyle w:val="Balk1"/>
        <w:rPr>
          <w:lang w:eastAsia="en-US"/>
        </w:rPr>
      </w:pPr>
      <w:r w:rsidRPr="00354B39">
        <w:rPr>
          <w:lang w:eastAsia="en-US"/>
        </w:rPr>
        <w:t>Results and Discussion</w:t>
      </w:r>
    </w:p>
    <w:p w14:paraId="4DB644EC" w14:textId="6E6F3E3C" w:rsidR="006E1491" w:rsidRDefault="002B4F2A" w:rsidP="00F64BAF">
      <w:pPr>
        <w:rPr>
          <w:bCs/>
          <w:lang w:eastAsia="en-US"/>
        </w:rPr>
      </w:pPr>
      <w:r w:rsidRPr="002B4F2A">
        <w:rPr>
          <w:bCs/>
          <w:lang w:eastAsia="en-US"/>
        </w:rPr>
        <w:t>This section may include results</w:t>
      </w:r>
      <w:r>
        <w:rPr>
          <w:bCs/>
          <w:lang w:eastAsia="en-US"/>
        </w:rPr>
        <w:t xml:space="preserve"> and</w:t>
      </w:r>
      <w:r w:rsidRPr="002B4F2A">
        <w:rPr>
          <w:bCs/>
          <w:lang w:eastAsia="en-US"/>
        </w:rPr>
        <w:t xml:space="preserve"> discussion. </w:t>
      </w:r>
      <w:r w:rsidR="00BD0E94" w:rsidRPr="00BD0E94">
        <w:rPr>
          <w:bCs/>
          <w:lang w:eastAsia="en-US"/>
        </w:rPr>
        <w:t>Fig</w:t>
      </w:r>
      <w:r w:rsidR="00BD0E94">
        <w:rPr>
          <w:bCs/>
          <w:lang w:eastAsia="en-US"/>
        </w:rPr>
        <w:t>ure</w:t>
      </w:r>
      <w:r>
        <w:rPr>
          <w:bCs/>
          <w:lang w:eastAsia="en-US"/>
        </w:rPr>
        <w:t>s must be addressed inside the text.</w:t>
      </w:r>
    </w:p>
    <w:p w14:paraId="4D51CBF4" w14:textId="77777777" w:rsidR="00DE41CA" w:rsidRPr="002029A6" w:rsidRDefault="00DE41CA" w:rsidP="00DE41CA">
      <w:pPr>
        <w:rPr>
          <w:u w:val="single"/>
          <w:lang w:eastAsia="en-US"/>
        </w:rPr>
      </w:pPr>
      <w:r w:rsidRPr="002029A6">
        <w:rPr>
          <w:u w:val="single"/>
          <w:lang w:eastAsia="en-US"/>
        </w:rPr>
        <w:t>Equations must be addressed in the text.</w:t>
      </w:r>
    </w:p>
    <w:p w14:paraId="560A35FE" w14:textId="77777777" w:rsidR="00DE41CA" w:rsidRDefault="00DE41CA" w:rsidP="00DE41CA">
      <w:pPr>
        <w:pStyle w:val="FirstParagraph"/>
        <w:rPr>
          <w:lang w:eastAsia="ko-KR"/>
        </w:rPr>
      </w:pPr>
    </w:p>
    <w:p w14:paraId="60C62FC2" w14:textId="77777777" w:rsidR="00DE41CA" w:rsidRPr="001E5BA1" w:rsidRDefault="00DE41CA" w:rsidP="00DE41CA">
      <w:pPr>
        <w:spacing w:line="480" w:lineRule="auto"/>
        <w:ind w:left="720" w:firstLine="720"/>
        <w:rPr>
          <w:rFonts w:eastAsia="Calibri"/>
          <w:sz w:val="24"/>
        </w:rPr>
      </w:pPr>
      <m:oMath>
        <m:r>
          <w:rPr>
            <w:rFonts w:ascii="Cambria Math" w:eastAsia="Calibri" w:hAnsi="Cambria Math"/>
            <w:sz w:val="24"/>
          </w:rPr>
          <m:t>L=</m:t>
        </m:r>
        <m:f>
          <m:fPr>
            <m:ctrlPr>
              <w:rPr>
                <w:rFonts w:ascii="Cambria Math" w:eastAsia="Calibri" w:hAnsi="Cambria Math"/>
                <w:sz w:val="24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 w:cs="Cambria Math"/>
                <w:sz w:val="24"/>
              </w:rPr>
              <m:t>0.9λ</m:t>
            </m:r>
          </m:num>
          <m:den>
            <m:r>
              <m:rPr>
                <m:sty m:val="p"/>
              </m:rPr>
              <w:rPr>
                <w:rFonts w:ascii="Cambria Math" w:eastAsia="Calibri" w:hAnsi="Cambria Math" w:cs="Cambria Math"/>
                <w:sz w:val="24"/>
              </w:rPr>
              <m:t>Bcos</m:t>
            </m:r>
            <m:r>
              <w:rPr>
                <w:rFonts w:ascii="Cambria Math" w:eastAsia="Calibri" w:hAnsi="Cambria Math" w:cs="Cambria Math"/>
                <w:sz w:val="24"/>
              </w:rPr>
              <m:t>θ</m:t>
            </m:r>
          </m:den>
        </m:f>
      </m:oMath>
      <w:r w:rsidRPr="001E5BA1">
        <w:rPr>
          <w:rFonts w:eastAsia="Calibri"/>
          <w:sz w:val="24"/>
        </w:rPr>
        <w:tab/>
      </w:r>
      <w:r>
        <w:rPr>
          <w:rFonts w:eastAsia="Calibri"/>
          <w:sz w:val="24"/>
        </w:rPr>
        <w:tab/>
      </w:r>
      <w:r w:rsidRPr="001E5BA1">
        <w:rPr>
          <w:rFonts w:eastAsia="Calibri"/>
          <w:sz w:val="24"/>
        </w:rPr>
        <w:tab/>
        <w:t>(1)</w:t>
      </w:r>
    </w:p>
    <w:p w14:paraId="3CB38067" w14:textId="77777777" w:rsidR="00DE41CA" w:rsidRDefault="00DE41CA" w:rsidP="00F64BAF">
      <w:pPr>
        <w:rPr>
          <w:bCs/>
          <w:lang w:eastAsia="en-US"/>
        </w:rPr>
      </w:pPr>
    </w:p>
    <w:p w14:paraId="69104BB2" w14:textId="77777777" w:rsidR="00E173A8" w:rsidRDefault="00E173A8" w:rsidP="00F64BAF">
      <w:pPr>
        <w:rPr>
          <w:bCs/>
          <w:lang w:eastAsia="en-US"/>
        </w:rPr>
      </w:pPr>
    </w:p>
    <w:p w14:paraId="759BA700" w14:textId="14025AE3" w:rsidR="006E1491" w:rsidRDefault="006E1491" w:rsidP="00E173A8">
      <w:pPr>
        <w:ind w:firstLine="0"/>
        <w:jc w:val="center"/>
        <w:rPr>
          <w:bCs/>
          <w:lang w:eastAsia="en-US"/>
        </w:rPr>
      </w:pPr>
      <w:r w:rsidRPr="004921DB">
        <w:rPr>
          <w:rFonts w:eastAsia="Calibri"/>
          <w:noProof/>
          <w:sz w:val="24"/>
          <w:lang w:eastAsia="tr-TR"/>
        </w:rPr>
        <w:drawing>
          <wp:inline distT="0" distB="0" distL="0" distR="0" wp14:anchorId="36350850" wp14:editId="5600C662">
            <wp:extent cx="2738115" cy="1762125"/>
            <wp:effectExtent l="0" t="0" r="571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3635" cy="18107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656BE4" w14:textId="59AF56C2" w:rsidR="006E1491" w:rsidRDefault="006E1491" w:rsidP="006E1491">
      <w:pPr>
        <w:pStyle w:val="ResimYazs"/>
        <w:rPr>
          <w:vertAlign w:val="subscript"/>
        </w:rPr>
      </w:pPr>
      <w:r w:rsidRPr="006E1491">
        <w:rPr>
          <w:b/>
          <w:bCs w:val="0"/>
        </w:rPr>
        <w:t>Figure 1.</w:t>
      </w:r>
      <w:r w:rsidRPr="006E1491">
        <w:t xml:space="preserve"> </w:t>
      </w:r>
      <w:r w:rsidR="009B794C">
        <w:t>W-CAN logo</w:t>
      </w:r>
    </w:p>
    <w:p w14:paraId="45FAF274" w14:textId="5F85CFD7" w:rsidR="00F34722" w:rsidRPr="002029A6" w:rsidRDefault="00F34722" w:rsidP="00F34722">
      <w:pPr>
        <w:rPr>
          <w:u w:val="single"/>
          <w:lang w:eastAsia="en-US"/>
        </w:rPr>
      </w:pPr>
      <w:r w:rsidRPr="002029A6">
        <w:rPr>
          <w:u w:val="single"/>
          <w:lang w:eastAsia="en-US"/>
        </w:rPr>
        <w:t>Table contents must be addressed in the text.</w:t>
      </w:r>
    </w:p>
    <w:p w14:paraId="2B835EA5" w14:textId="77777777" w:rsidR="00F34722" w:rsidRPr="00F34722" w:rsidRDefault="00F34722" w:rsidP="00F34722">
      <w:pPr>
        <w:rPr>
          <w:lang w:eastAsia="en-US"/>
        </w:rPr>
      </w:pPr>
    </w:p>
    <w:p w14:paraId="3FB3221F" w14:textId="77777777" w:rsidR="00F34722" w:rsidRPr="001E5BA1" w:rsidRDefault="00F34722" w:rsidP="00F34722">
      <w:pPr>
        <w:pStyle w:val="FigureCaption"/>
      </w:pPr>
      <w:r w:rsidRPr="001E5BA1">
        <w:rPr>
          <w:b/>
          <w:bCs w:val="0"/>
        </w:rPr>
        <w:t>Table 1.</w:t>
      </w:r>
      <w:r w:rsidRPr="001E5BA1">
        <w:t xml:space="preserve"> Particle sizes calculated from </w:t>
      </w:r>
      <w:r>
        <w:t xml:space="preserve">the </w:t>
      </w:r>
      <w:r w:rsidRPr="001E5BA1">
        <w:t>Scherer equation</w:t>
      </w:r>
    </w:p>
    <w:tbl>
      <w:tblPr>
        <w:tblStyle w:val="DzTablo2"/>
        <w:tblW w:w="4196" w:type="dxa"/>
        <w:jc w:val="center"/>
        <w:tblLook w:val="04A0" w:firstRow="1" w:lastRow="0" w:firstColumn="1" w:lastColumn="0" w:noHBand="0" w:noVBand="1"/>
      </w:tblPr>
      <w:tblGrid>
        <w:gridCol w:w="2098"/>
        <w:gridCol w:w="2098"/>
      </w:tblGrid>
      <w:tr w:rsidR="00DE41CA" w:rsidRPr="005931B7" w14:paraId="63520362" w14:textId="77777777" w:rsidTr="00DE41C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8" w:type="dxa"/>
          </w:tcPr>
          <w:p w14:paraId="5630E1F1" w14:textId="1999A945" w:rsidR="00F34722" w:rsidRPr="005931B7" w:rsidRDefault="00316E96" w:rsidP="0067653A">
            <w:pPr>
              <w:pStyle w:val="FirstParagraph"/>
              <w:jc w:val="center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N</w:t>
            </w:r>
            <w:r w:rsidR="00F34722" w:rsidRPr="005931B7">
              <w:rPr>
                <w:sz w:val="16"/>
                <w:szCs w:val="20"/>
              </w:rPr>
              <w:t>ame</w:t>
            </w:r>
          </w:p>
        </w:tc>
        <w:tc>
          <w:tcPr>
            <w:tcW w:w="2098" w:type="dxa"/>
          </w:tcPr>
          <w:p w14:paraId="2C58BCDC" w14:textId="00E5737B" w:rsidR="00F34722" w:rsidRPr="005931B7" w:rsidRDefault="00316E96" w:rsidP="0067653A">
            <w:pPr>
              <w:pStyle w:val="FirstParagraph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S</w:t>
            </w:r>
            <w:r w:rsidR="00F34722" w:rsidRPr="005931B7">
              <w:rPr>
                <w:sz w:val="16"/>
                <w:szCs w:val="20"/>
              </w:rPr>
              <w:t>ize (nm)</w:t>
            </w:r>
          </w:p>
        </w:tc>
      </w:tr>
      <w:tr w:rsidR="00DE41CA" w:rsidRPr="005931B7" w14:paraId="10D2E10A" w14:textId="77777777" w:rsidTr="00DE41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8" w:type="dxa"/>
          </w:tcPr>
          <w:p w14:paraId="5C58C108" w14:textId="7CFDCA3C" w:rsidR="00F34722" w:rsidRPr="005931B7" w:rsidRDefault="00316E96" w:rsidP="0067653A">
            <w:pPr>
              <w:pStyle w:val="FirstParagraph"/>
              <w:jc w:val="center"/>
              <w:rPr>
                <w:b w:val="0"/>
                <w:bCs w:val="0"/>
                <w:sz w:val="16"/>
                <w:szCs w:val="20"/>
              </w:rPr>
            </w:pPr>
            <w:r>
              <w:rPr>
                <w:b w:val="0"/>
                <w:bCs w:val="0"/>
                <w:sz w:val="16"/>
                <w:szCs w:val="20"/>
              </w:rPr>
              <w:t>A</w:t>
            </w:r>
          </w:p>
        </w:tc>
        <w:tc>
          <w:tcPr>
            <w:tcW w:w="2098" w:type="dxa"/>
          </w:tcPr>
          <w:p w14:paraId="53F24877" w14:textId="4E803901" w:rsidR="00F34722" w:rsidRPr="005931B7" w:rsidRDefault="00316E96" w:rsidP="0067653A">
            <w:pPr>
              <w:pStyle w:val="FirstParagraph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1.1</w:t>
            </w:r>
          </w:p>
        </w:tc>
      </w:tr>
      <w:tr w:rsidR="00DE41CA" w:rsidRPr="005931B7" w14:paraId="34CD29EC" w14:textId="77777777" w:rsidTr="00DE41C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8" w:type="dxa"/>
          </w:tcPr>
          <w:p w14:paraId="050FEE04" w14:textId="6C8878BA" w:rsidR="00F34722" w:rsidRPr="005931B7" w:rsidRDefault="00316E96" w:rsidP="0067653A">
            <w:pPr>
              <w:pStyle w:val="FirstParagraph"/>
              <w:jc w:val="center"/>
              <w:rPr>
                <w:b w:val="0"/>
                <w:bCs w:val="0"/>
                <w:sz w:val="16"/>
                <w:szCs w:val="20"/>
              </w:rPr>
            </w:pPr>
            <w:r>
              <w:rPr>
                <w:b w:val="0"/>
                <w:bCs w:val="0"/>
                <w:sz w:val="16"/>
                <w:szCs w:val="20"/>
              </w:rPr>
              <w:t>B</w:t>
            </w:r>
          </w:p>
        </w:tc>
        <w:tc>
          <w:tcPr>
            <w:tcW w:w="2098" w:type="dxa"/>
          </w:tcPr>
          <w:p w14:paraId="4F2AB777" w14:textId="6154240C" w:rsidR="00F34722" w:rsidRPr="005931B7" w:rsidRDefault="00316E96" w:rsidP="0067653A">
            <w:pPr>
              <w:pStyle w:val="FirstParagraph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1.2</w:t>
            </w:r>
          </w:p>
        </w:tc>
      </w:tr>
      <w:tr w:rsidR="00DE41CA" w:rsidRPr="005931B7" w14:paraId="254A7D8C" w14:textId="77777777" w:rsidTr="00DE41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8" w:type="dxa"/>
          </w:tcPr>
          <w:p w14:paraId="3DCE0678" w14:textId="09B09A8C" w:rsidR="00F34722" w:rsidRPr="005931B7" w:rsidRDefault="00316E96" w:rsidP="0067653A">
            <w:pPr>
              <w:pStyle w:val="FirstParagraph"/>
              <w:jc w:val="center"/>
              <w:rPr>
                <w:b w:val="0"/>
                <w:bCs w:val="0"/>
                <w:sz w:val="16"/>
                <w:szCs w:val="20"/>
              </w:rPr>
            </w:pPr>
            <w:r>
              <w:rPr>
                <w:b w:val="0"/>
                <w:bCs w:val="0"/>
                <w:sz w:val="16"/>
                <w:szCs w:val="20"/>
              </w:rPr>
              <w:t>C</w:t>
            </w:r>
          </w:p>
        </w:tc>
        <w:tc>
          <w:tcPr>
            <w:tcW w:w="2098" w:type="dxa"/>
          </w:tcPr>
          <w:p w14:paraId="23DB0B3A" w14:textId="07D5A5F0" w:rsidR="00F34722" w:rsidRPr="005931B7" w:rsidRDefault="00316E96" w:rsidP="0067653A">
            <w:pPr>
              <w:pStyle w:val="FirstParagraph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1.3</w:t>
            </w:r>
          </w:p>
        </w:tc>
      </w:tr>
      <w:tr w:rsidR="00DE41CA" w:rsidRPr="005931B7" w14:paraId="433B43B2" w14:textId="77777777" w:rsidTr="00DE41CA">
        <w:trPr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8" w:type="dxa"/>
          </w:tcPr>
          <w:p w14:paraId="35BF36A8" w14:textId="57378F6D" w:rsidR="00F34722" w:rsidRPr="005931B7" w:rsidRDefault="00316E96" w:rsidP="0067653A">
            <w:pPr>
              <w:pStyle w:val="FirstParagraph"/>
              <w:jc w:val="center"/>
              <w:rPr>
                <w:b w:val="0"/>
                <w:bCs w:val="0"/>
                <w:sz w:val="16"/>
                <w:szCs w:val="20"/>
              </w:rPr>
            </w:pPr>
            <w:r>
              <w:rPr>
                <w:b w:val="0"/>
                <w:bCs w:val="0"/>
                <w:sz w:val="16"/>
                <w:szCs w:val="20"/>
              </w:rPr>
              <w:t>D</w:t>
            </w:r>
          </w:p>
        </w:tc>
        <w:tc>
          <w:tcPr>
            <w:tcW w:w="2098" w:type="dxa"/>
          </w:tcPr>
          <w:p w14:paraId="03A099DC" w14:textId="22C8E06E" w:rsidR="00F34722" w:rsidRPr="005931B7" w:rsidRDefault="00316E96" w:rsidP="0067653A">
            <w:pPr>
              <w:pStyle w:val="FirstParagraph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1.4</w:t>
            </w:r>
          </w:p>
        </w:tc>
      </w:tr>
      <w:tr w:rsidR="00DE41CA" w:rsidRPr="005931B7" w14:paraId="5DD4F683" w14:textId="77777777" w:rsidTr="00DE41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98" w:type="dxa"/>
          </w:tcPr>
          <w:p w14:paraId="53A0D509" w14:textId="79F253B6" w:rsidR="00F34722" w:rsidRPr="005931B7" w:rsidRDefault="00316E96" w:rsidP="0067653A">
            <w:pPr>
              <w:pStyle w:val="FirstParagraph"/>
              <w:jc w:val="center"/>
              <w:rPr>
                <w:b w:val="0"/>
                <w:bCs w:val="0"/>
                <w:sz w:val="16"/>
                <w:szCs w:val="20"/>
              </w:rPr>
            </w:pPr>
            <w:r>
              <w:rPr>
                <w:b w:val="0"/>
                <w:bCs w:val="0"/>
                <w:sz w:val="16"/>
                <w:szCs w:val="20"/>
              </w:rPr>
              <w:t>E</w:t>
            </w:r>
          </w:p>
        </w:tc>
        <w:tc>
          <w:tcPr>
            <w:tcW w:w="2098" w:type="dxa"/>
          </w:tcPr>
          <w:p w14:paraId="5C199E26" w14:textId="21AFCE81" w:rsidR="00F34722" w:rsidRPr="005931B7" w:rsidRDefault="00316E96" w:rsidP="0067653A">
            <w:pPr>
              <w:pStyle w:val="FirstParagraph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20"/>
              </w:rPr>
            </w:pPr>
            <w:r>
              <w:rPr>
                <w:sz w:val="16"/>
                <w:szCs w:val="20"/>
              </w:rPr>
              <w:t>1.5</w:t>
            </w:r>
          </w:p>
        </w:tc>
      </w:tr>
    </w:tbl>
    <w:p w14:paraId="4E01F035" w14:textId="2D1BDE52" w:rsidR="00F34722" w:rsidRDefault="00F34722" w:rsidP="00F34722">
      <w:pPr>
        <w:pStyle w:val="FirstParagraph"/>
        <w:rPr>
          <w:lang w:eastAsia="ko-KR"/>
        </w:rPr>
      </w:pPr>
    </w:p>
    <w:p w14:paraId="27BFD5B6" w14:textId="577E14BF" w:rsidR="00ED032E" w:rsidRDefault="00ED032E" w:rsidP="00ED032E">
      <w:pPr>
        <w:pStyle w:val="Balk1"/>
        <w:rPr>
          <w:lang w:eastAsia="en-US"/>
        </w:rPr>
      </w:pPr>
      <w:r>
        <w:rPr>
          <w:lang w:eastAsia="en-US"/>
        </w:rPr>
        <w:lastRenderedPageBreak/>
        <w:t>Conclusion</w:t>
      </w:r>
    </w:p>
    <w:p w14:paraId="5A7B0A27" w14:textId="3262FCFA" w:rsidR="00ED032E" w:rsidRDefault="002B4F2A" w:rsidP="00ED032E">
      <w:pPr>
        <w:pStyle w:val="FirstParagraph"/>
      </w:pPr>
      <w:bookmarkStart w:id="5" w:name="_Hlk120283071"/>
      <w:r>
        <w:t>Conclusion of the work must be presented.</w:t>
      </w:r>
    </w:p>
    <w:p w14:paraId="4CC67136" w14:textId="77777777" w:rsidR="00ED032E" w:rsidRPr="00FB3AB0" w:rsidRDefault="00ED032E" w:rsidP="00ED032E">
      <w:pPr>
        <w:pStyle w:val="Balk1"/>
        <w:numPr>
          <w:ilvl w:val="0"/>
          <w:numId w:val="0"/>
        </w:numPr>
      </w:pPr>
      <w:r>
        <w:t>Acknowledgment</w:t>
      </w:r>
    </w:p>
    <w:p w14:paraId="4C6EF81E" w14:textId="3EB1CCBB" w:rsidR="00ED032E" w:rsidRPr="00ED032E" w:rsidRDefault="008C74E1" w:rsidP="00ED032E">
      <w:pPr>
        <w:pStyle w:val="FirstParagraph"/>
      </w:pPr>
      <w:r w:rsidRPr="008C74E1">
        <w:t>Acknowledgment</w:t>
      </w:r>
      <w:r>
        <w:t>s must be given in this section</w:t>
      </w:r>
      <w:r w:rsidR="00ED032E" w:rsidRPr="00ED032E">
        <w:t>.</w:t>
      </w:r>
    </w:p>
    <w:bookmarkEnd w:id="5"/>
    <w:p w14:paraId="449490E7" w14:textId="77777777" w:rsidR="0041343E" w:rsidRDefault="0041343E" w:rsidP="0041343E">
      <w:pPr>
        <w:pStyle w:val="Balk1"/>
        <w:numPr>
          <w:ilvl w:val="0"/>
          <w:numId w:val="0"/>
        </w:numPr>
      </w:pPr>
      <w:r w:rsidRPr="00C72E70">
        <w:t>References</w:t>
      </w:r>
    </w:p>
    <w:p w14:paraId="38504C21" w14:textId="2A1385F1" w:rsidR="008313AD" w:rsidRPr="008313AD" w:rsidRDefault="008313AD" w:rsidP="008313AD">
      <w:pPr>
        <w:widowControl w:val="0"/>
        <w:autoSpaceDE w:val="0"/>
        <w:autoSpaceDN w:val="0"/>
        <w:adjustRightInd w:val="0"/>
        <w:spacing w:after="120"/>
        <w:ind w:left="284" w:hanging="284"/>
        <w:rPr>
          <w:noProof/>
          <w:sz w:val="16"/>
          <w:szCs w:val="20"/>
        </w:rPr>
      </w:pPr>
      <w:r w:rsidRPr="008313AD">
        <w:rPr>
          <w:sz w:val="16"/>
          <w:szCs w:val="20"/>
        </w:rPr>
        <w:fldChar w:fldCharType="begin" w:fldLock="1"/>
      </w:r>
      <w:r w:rsidRPr="008313AD">
        <w:rPr>
          <w:sz w:val="16"/>
          <w:szCs w:val="20"/>
        </w:rPr>
        <w:instrText xml:space="preserve">ADDIN Mendeley Bibliography CSL_BIBLIOGRAPHY </w:instrText>
      </w:r>
      <w:r w:rsidRPr="008313AD">
        <w:rPr>
          <w:sz w:val="16"/>
          <w:szCs w:val="20"/>
        </w:rPr>
        <w:fldChar w:fldCharType="separate"/>
      </w:r>
      <w:r w:rsidRPr="008313AD">
        <w:rPr>
          <w:noProof/>
          <w:sz w:val="16"/>
          <w:szCs w:val="20"/>
        </w:rPr>
        <w:t xml:space="preserve">1. </w:t>
      </w:r>
      <w:r w:rsidRPr="008313AD">
        <w:rPr>
          <w:noProof/>
          <w:sz w:val="16"/>
          <w:szCs w:val="20"/>
        </w:rPr>
        <w:tab/>
        <w:t xml:space="preserve">Antolini, E. Carbon supports for low-temperature fuel cell catalysts. </w:t>
      </w:r>
      <w:r w:rsidRPr="008313AD">
        <w:rPr>
          <w:i/>
          <w:iCs/>
          <w:noProof/>
          <w:sz w:val="16"/>
          <w:szCs w:val="20"/>
        </w:rPr>
        <w:t>Appl. Catal. B Environ.</w:t>
      </w:r>
      <w:r w:rsidRPr="008313AD">
        <w:rPr>
          <w:noProof/>
          <w:sz w:val="16"/>
          <w:szCs w:val="20"/>
        </w:rPr>
        <w:t xml:space="preserve"> </w:t>
      </w:r>
      <w:r w:rsidRPr="008313AD">
        <w:rPr>
          <w:b/>
          <w:bCs/>
          <w:noProof/>
          <w:sz w:val="16"/>
          <w:szCs w:val="20"/>
        </w:rPr>
        <w:t>2009</w:t>
      </w:r>
      <w:r w:rsidRPr="008313AD">
        <w:rPr>
          <w:noProof/>
          <w:sz w:val="16"/>
          <w:szCs w:val="20"/>
        </w:rPr>
        <w:t xml:space="preserve">, </w:t>
      </w:r>
      <w:r w:rsidRPr="008313AD">
        <w:rPr>
          <w:i/>
          <w:iCs/>
          <w:noProof/>
          <w:sz w:val="16"/>
          <w:szCs w:val="20"/>
        </w:rPr>
        <w:t>88</w:t>
      </w:r>
      <w:r w:rsidRPr="008313AD">
        <w:rPr>
          <w:noProof/>
          <w:sz w:val="16"/>
          <w:szCs w:val="20"/>
        </w:rPr>
        <w:t>, 1–24, doi:10.1016/j.apcatb.2008.09.030.</w:t>
      </w:r>
    </w:p>
    <w:p w14:paraId="7B85571D" w14:textId="77777777" w:rsidR="008313AD" w:rsidRPr="008313AD" w:rsidRDefault="008313AD" w:rsidP="008313AD">
      <w:pPr>
        <w:widowControl w:val="0"/>
        <w:autoSpaceDE w:val="0"/>
        <w:autoSpaceDN w:val="0"/>
        <w:adjustRightInd w:val="0"/>
        <w:spacing w:after="120"/>
        <w:ind w:left="284" w:hanging="284"/>
        <w:rPr>
          <w:noProof/>
          <w:sz w:val="16"/>
          <w:szCs w:val="20"/>
        </w:rPr>
      </w:pPr>
      <w:r w:rsidRPr="008313AD">
        <w:rPr>
          <w:noProof/>
          <w:sz w:val="16"/>
          <w:szCs w:val="20"/>
        </w:rPr>
        <w:t xml:space="preserve">2. </w:t>
      </w:r>
      <w:r w:rsidRPr="008313AD">
        <w:rPr>
          <w:noProof/>
          <w:sz w:val="16"/>
          <w:szCs w:val="20"/>
        </w:rPr>
        <w:tab/>
        <w:t xml:space="preserve">Caglar, A.; Cogenli, M.S.; Yurtcan, A.B.; Kivrak, H. Effective carbon nanotube supported metal (M=Au, Ag, Co, Mn, Ni, V, Zn) core Pd shell bimetallic anode catalysts for formic acid fuel cells. </w:t>
      </w:r>
      <w:r w:rsidRPr="008313AD">
        <w:rPr>
          <w:i/>
          <w:iCs/>
          <w:noProof/>
          <w:sz w:val="16"/>
          <w:szCs w:val="20"/>
        </w:rPr>
        <w:t>Renew. Energy</w:t>
      </w:r>
      <w:r w:rsidRPr="008313AD">
        <w:rPr>
          <w:noProof/>
          <w:sz w:val="16"/>
          <w:szCs w:val="20"/>
        </w:rPr>
        <w:t xml:space="preserve"> </w:t>
      </w:r>
      <w:r w:rsidRPr="008313AD">
        <w:rPr>
          <w:b/>
          <w:bCs/>
          <w:noProof/>
          <w:sz w:val="16"/>
          <w:szCs w:val="20"/>
        </w:rPr>
        <w:t>2020</w:t>
      </w:r>
      <w:r w:rsidRPr="008313AD">
        <w:rPr>
          <w:noProof/>
          <w:sz w:val="16"/>
          <w:szCs w:val="20"/>
        </w:rPr>
        <w:t xml:space="preserve">, </w:t>
      </w:r>
      <w:r w:rsidRPr="008313AD">
        <w:rPr>
          <w:i/>
          <w:iCs/>
          <w:noProof/>
          <w:sz w:val="16"/>
          <w:szCs w:val="20"/>
        </w:rPr>
        <w:t>150</w:t>
      </w:r>
      <w:r w:rsidRPr="008313AD">
        <w:rPr>
          <w:noProof/>
          <w:sz w:val="16"/>
          <w:szCs w:val="20"/>
        </w:rPr>
        <w:t>, 78–90, doi:10.1016/j.renene.2019.12.104.</w:t>
      </w:r>
    </w:p>
    <w:p w14:paraId="456BFE87" w14:textId="296BC88E" w:rsidR="008313AD" w:rsidRDefault="008313AD" w:rsidP="008313AD">
      <w:pPr>
        <w:widowControl w:val="0"/>
        <w:autoSpaceDE w:val="0"/>
        <w:autoSpaceDN w:val="0"/>
        <w:adjustRightInd w:val="0"/>
        <w:spacing w:after="120"/>
        <w:ind w:left="284" w:hanging="284"/>
        <w:rPr>
          <w:noProof/>
          <w:sz w:val="16"/>
          <w:szCs w:val="20"/>
        </w:rPr>
      </w:pPr>
      <w:r w:rsidRPr="008313AD">
        <w:rPr>
          <w:noProof/>
          <w:sz w:val="16"/>
          <w:szCs w:val="20"/>
        </w:rPr>
        <w:t xml:space="preserve">3. </w:t>
      </w:r>
      <w:r w:rsidRPr="008313AD">
        <w:rPr>
          <w:noProof/>
          <w:sz w:val="16"/>
          <w:szCs w:val="20"/>
        </w:rPr>
        <w:tab/>
        <w:t xml:space="preserve">Çögenli, M.S.; Ayşe, B.Y. Graphene aerogel supported platinum nanoparticles for formic acid electro-oxidation. </w:t>
      </w:r>
      <w:r w:rsidRPr="008313AD">
        <w:rPr>
          <w:i/>
          <w:iCs/>
          <w:noProof/>
          <w:sz w:val="16"/>
          <w:szCs w:val="20"/>
        </w:rPr>
        <w:t>Mater. Res. Express</w:t>
      </w:r>
      <w:r w:rsidRPr="008313AD">
        <w:rPr>
          <w:noProof/>
          <w:sz w:val="16"/>
          <w:szCs w:val="20"/>
        </w:rPr>
        <w:t xml:space="preserve"> </w:t>
      </w:r>
      <w:r w:rsidRPr="008313AD">
        <w:rPr>
          <w:b/>
          <w:bCs/>
          <w:noProof/>
          <w:sz w:val="16"/>
          <w:szCs w:val="20"/>
        </w:rPr>
        <w:t>2018</w:t>
      </w:r>
      <w:r w:rsidRPr="008313AD">
        <w:rPr>
          <w:noProof/>
          <w:sz w:val="16"/>
          <w:szCs w:val="20"/>
        </w:rPr>
        <w:t xml:space="preserve">, </w:t>
      </w:r>
      <w:r w:rsidRPr="008313AD">
        <w:rPr>
          <w:i/>
          <w:iCs/>
          <w:noProof/>
          <w:sz w:val="16"/>
          <w:szCs w:val="20"/>
        </w:rPr>
        <w:t>5</w:t>
      </w:r>
      <w:r w:rsidRPr="008313AD">
        <w:rPr>
          <w:noProof/>
          <w:sz w:val="16"/>
          <w:szCs w:val="20"/>
        </w:rPr>
        <w:t>, 075513, doi:10.1088/2053-1591/aad0e8.</w:t>
      </w:r>
    </w:p>
    <w:p w14:paraId="25366159" w14:textId="76A882BF" w:rsidR="002029A6" w:rsidRPr="00AF2E21" w:rsidRDefault="008313AD" w:rsidP="00E8752B">
      <w:pPr>
        <w:suppressAutoHyphens w:val="0"/>
        <w:ind w:firstLine="0"/>
        <w:jc w:val="left"/>
        <w:rPr>
          <w:sz w:val="16"/>
          <w:szCs w:val="20"/>
        </w:rPr>
      </w:pPr>
      <w:r w:rsidRPr="008313AD">
        <w:rPr>
          <w:sz w:val="16"/>
          <w:szCs w:val="20"/>
        </w:rPr>
        <w:fldChar w:fldCharType="end"/>
      </w:r>
    </w:p>
    <w:sectPr w:rsidR="002029A6" w:rsidRPr="00AF2E21" w:rsidSect="002029A6">
      <w:footerReference w:type="even" r:id="rId17"/>
      <w:footerReference w:type="first" r:id="rId18"/>
      <w:type w:val="continuous"/>
      <w:pgSz w:w="11907" w:h="16840" w:code="9"/>
      <w:pgMar w:top="851" w:right="851" w:bottom="851" w:left="1134" w:header="709" w:footer="709" w:gutter="0"/>
      <w:cols w:num="2" w:space="284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47D5397" w14:textId="77777777" w:rsidR="00B97C94" w:rsidRDefault="00B97C94">
      <w:r>
        <w:separator/>
      </w:r>
    </w:p>
    <w:p w14:paraId="66FC9960" w14:textId="77777777" w:rsidR="00B97C94" w:rsidRDefault="00B97C94"/>
    <w:p w14:paraId="0394E9B2" w14:textId="77777777" w:rsidR="00B97C94" w:rsidRDefault="00B97C94" w:rsidP="00427F58"/>
  </w:endnote>
  <w:endnote w:type="continuationSeparator" w:id="0">
    <w:p w14:paraId="670EAD91" w14:textId="77777777" w:rsidR="00B97C94" w:rsidRDefault="00B97C94">
      <w:r>
        <w:continuationSeparator/>
      </w:r>
    </w:p>
    <w:p w14:paraId="39258D10" w14:textId="77777777" w:rsidR="00B97C94" w:rsidRDefault="00B97C94"/>
    <w:p w14:paraId="70A1732E" w14:textId="77777777" w:rsidR="00B97C94" w:rsidRDefault="00B97C94" w:rsidP="00427F5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Black">
    <w:panose1 w:val="020B0A04020102020204"/>
    <w:charset w:val="A2"/>
    <w:family w:val="swiss"/>
    <w:pitch w:val="variable"/>
    <w:sig w:usb0="A00002AF" w:usb1="400078FB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Helvetica Condensed">
    <w:altName w:val="Arial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A2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A2"/>
    <w:family w:val="swiss"/>
    <w:pitch w:val="variable"/>
    <w:sig w:usb0="E1002AFF" w:usb1="4000ACFF" w:usb2="00000009" w:usb3="00000000" w:csb0="000001F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A2"/>
    <w:family w:val="swiss"/>
    <w:pitch w:val="variable"/>
    <w:sig w:usb0="A0002AEF" w:usb1="4000207B" w:usb2="00000000" w:usb3="00000000" w:csb0="000001FF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D9AE0E" w14:textId="16F6F7DA" w:rsidR="00DA2888" w:rsidRPr="004A5CB3" w:rsidRDefault="00DA2888" w:rsidP="004A5CB3">
    <w:pPr>
      <w:pStyle w:val="AltBilgi"/>
      <w:ind w:firstLine="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EF3374" w14:textId="77777777" w:rsidR="00FB5F34" w:rsidRDefault="00FB5F34">
    <w:pPr>
      <w:pStyle w:val="AltBilgi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EF5DB2" w14:textId="77777777" w:rsidR="00FB5F34" w:rsidRPr="00FB5F34" w:rsidRDefault="00FB5F34" w:rsidP="00FB5F34">
    <w:pPr>
      <w:pStyle w:val="AltBilgi"/>
      <w:ind w:firstLine="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4C1E66" w14:textId="77777777" w:rsidR="00B97C94" w:rsidRDefault="00B97C94">
      <w:r>
        <w:separator/>
      </w:r>
    </w:p>
    <w:p w14:paraId="0236F39E" w14:textId="77777777" w:rsidR="00B97C94" w:rsidRDefault="00B97C94"/>
    <w:p w14:paraId="112CAF98" w14:textId="77777777" w:rsidR="00B97C94" w:rsidRDefault="00B97C94" w:rsidP="00427F58"/>
  </w:footnote>
  <w:footnote w:type="continuationSeparator" w:id="0">
    <w:p w14:paraId="48496D7D" w14:textId="77777777" w:rsidR="00B97C94" w:rsidRDefault="00B97C94">
      <w:r>
        <w:continuationSeparator/>
      </w:r>
    </w:p>
    <w:p w14:paraId="43FA403B" w14:textId="77777777" w:rsidR="00B97C94" w:rsidRDefault="00B97C94"/>
    <w:p w14:paraId="727EFFE2" w14:textId="77777777" w:rsidR="00B97C94" w:rsidRDefault="00B97C94" w:rsidP="00427F5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000" w:type="pct"/>
      <w:tblBorders>
        <w:bottom w:val="single" w:sz="4" w:space="0" w:color="auto"/>
      </w:tblBorders>
      <w:tblLook w:val="04A0" w:firstRow="1" w:lastRow="0" w:firstColumn="1" w:lastColumn="0" w:noHBand="0" w:noVBand="1"/>
    </w:tblPr>
    <w:tblGrid>
      <w:gridCol w:w="3754"/>
      <w:gridCol w:w="6168"/>
    </w:tblGrid>
    <w:tr w:rsidR="00B3405D" w:rsidRPr="00C979F0" w14:paraId="16D079BF" w14:textId="77777777" w:rsidTr="00654E24">
      <w:tc>
        <w:tcPr>
          <w:tcW w:w="1892" w:type="pct"/>
        </w:tcPr>
        <w:p w14:paraId="4388C10C" w14:textId="47E6BF5D" w:rsidR="00B3405D" w:rsidRPr="00C979F0" w:rsidRDefault="00B3405D" w:rsidP="007C5ADC">
          <w:pPr>
            <w:pStyle w:val="stBilgi"/>
            <w:rPr>
              <w:sz w:val="16"/>
              <w:szCs w:val="16"/>
              <w:lang w:val="en-US"/>
            </w:rPr>
          </w:pPr>
        </w:p>
      </w:tc>
      <w:tc>
        <w:tcPr>
          <w:tcW w:w="3108" w:type="pct"/>
        </w:tcPr>
        <w:p w14:paraId="7062BBED" w14:textId="7C8602BB" w:rsidR="00B3405D" w:rsidRPr="00A02932" w:rsidRDefault="00051A48" w:rsidP="008D676F">
          <w:pPr>
            <w:pStyle w:val="stBilgi"/>
            <w:jc w:val="right"/>
            <w:rPr>
              <w:i/>
              <w:iCs/>
              <w:sz w:val="16"/>
              <w:szCs w:val="16"/>
              <w:lang w:val="en-US"/>
            </w:rPr>
          </w:pPr>
          <w:r>
            <w:rPr>
              <w:i/>
              <w:iCs/>
              <w:sz w:val="16"/>
              <w:szCs w:val="16"/>
              <w:lang w:val="en-US"/>
            </w:rPr>
            <w:t>W-CAN 2023</w:t>
          </w:r>
          <w:r w:rsidR="00B3405D" w:rsidRPr="00A02932">
            <w:rPr>
              <w:i/>
              <w:iCs/>
              <w:sz w:val="16"/>
              <w:szCs w:val="16"/>
              <w:lang w:val="en-US"/>
            </w:rPr>
            <w:t xml:space="preserve"> </w:t>
          </w:r>
        </w:p>
      </w:tc>
    </w:tr>
  </w:tbl>
  <w:p w14:paraId="56DB5799" w14:textId="77777777" w:rsidR="00B3405D" w:rsidRPr="00C979F0" w:rsidRDefault="00B3405D" w:rsidP="003E1EA3">
    <w:pPr>
      <w:pStyle w:val="stBilgi"/>
      <w:rPr>
        <w:lang w:val="en-US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000" w:type="pct"/>
      <w:tblBorders>
        <w:bottom w:val="single" w:sz="4" w:space="0" w:color="auto"/>
      </w:tblBorders>
      <w:tblLook w:val="04A0" w:firstRow="1" w:lastRow="0" w:firstColumn="1" w:lastColumn="0" w:noHBand="0" w:noVBand="1"/>
    </w:tblPr>
    <w:tblGrid>
      <w:gridCol w:w="5997"/>
      <w:gridCol w:w="3925"/>
    </w:tblGrid>
    <w:tr w:rsidR="00B3405D" w:rsidRPr="00DD6405" w14:paraId="5554909D" w14:textId="77777777" w:rsidTr="00654E24">
      <w:tc>
        <w:tcPr>
          <w:tcW w:w="3022" w:type="pct"/>
        </w:tcPr>
        <w:p w14:paraId="50B3FF6F" w14:textId="57A0F7D5" w:rsidR="00B3405D" w:rsidRPr="002029A6" w:rsidRDefault="002029A6" w:rsidP="00A02932">
          <w:pPr>
            <w:widowControl w:val="0"/>
            <w:autoSpaceDE w:val="0"/>
            <w:autoSpaceDN w:val="0"/>
            <w:rPr>
              <w:bCs/>
              <w:iCs/>
              <w:sz w:val="16"/>
              <w:szCs w:val="16"/>
            </w:rPr>
          </w:pPr>
          <w:r w:rsidRPr="002029A6">
            <w:rPr>
              <w:bCs/>
              <w:iCs/>
              <w:sz w:val="16"/>
              <w:szCs w:val="16"/>
            </w:rPr>
            <w:t>W-CAN 2023</w:t>
          </w:r>
        </w:p>
      </w:tc>
      <w:tc>
        <w:tcPr>
          <w:tcW w:w="1978" w:type="pct"/>
        </w:tcPr>
        <w:p w14:paraId="245B1580" w14:textId="4DBCC54C" w:rsidR="00B3405D" w:rsidRPr="00236183" w:rsidRDefault="00B3405D" w:rsidP="00D149EE">
          <w:pPr>
            <w:pStyle w:val="stBilgi"/>
            <w:jc w:val="right"/>
            <w:rPr>
              <w:sz w:val="16"/>
              <w:szCs w:val="16"/>
              <w:highlight w:val="yellow"/>
              <w:lang w:val="en-US"/>
            </w:rPr>
          </w:pPr>
        </w:p>
      </w:tc>
    </w:tr>
  </w:tbl>
  <w:p w14:paraId="283CAAF5" w14:textId="77777777" w:rsidR="00B3405D" w:rsidRPr="00DD6405" w:rsidRDefault="00B3405D" w:rsidP="007C5ADC">
    <w:pPr>
      <w:pStyle w:val="stBilgi"/>
      <w:jc w:val="right"/>
      <w:rPr>
        <w:lang w:val="en-U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8A7ACA"/>
    <w:multiLevelType w:val="hybridMultilevel"/>
    <w:tmpl w:val="F57E9D9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124EF0"/>
    <w:multiLevelType w:val="multilevel"/>
    <w:tmpl w:val="2A0A0A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D262E71"/>
    <w:multiLevelType w:val="hybridMultilevel"/>
    <w:tmpl w:val="AEB4C37E"/>
    <w:lvl w:ilvl="0" w:tplc="60C6EC52">
      <w:start w:val="1"/>
      <w:numFmt w:val="decimal"/>
      <w:lvlText w:val="[%1]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 w15:restartNumberingAfterBreak="0">
    <w:nsid w:val="0E092A90"/>
    <w:multiLevelType w:val="multilevel"/>
    <w:tmpl w:val="324CE6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0F1956FC"/>
    <w:multiLevelType w:val="multilevel"/>
    <w:tmpl w:val="A21815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0A1360D"/>
    <w:multiLevelType w:val="multilevel"/>
    <w:tmpl w:val="AB9E694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119D6E9E"/>
    <w:multiLevelType w:val="hybridMultilevel"/>
    <w:tmpl w:val="E1AAF218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5691B57"/>
    <w:multiLevelType w:val="hybridMultilevel"/>
    <w:tmpl w:val="FBA21580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6A145A2"/>
    <w:multiLevelType w:val="multilevel"/>
    <w:tmpl w:val="1C148E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DBE3784"/>
    <w:multiLevelType w:val="multilevel"/>
    <w:tmpl w:val="E8082C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226D5BEA"/>
    <w:multiLevelType w:val="multilevel"/>
    <w:tmpl w:val="B81CB1B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11" w15:restartNumberingAfterBreak="0">
    <w:nsid w:val="25723BD0"/>
    <w:multiLevelType w:val="multilevel"/>
    <w:tmpl w:val="96C0AD46"/>
    <w:lvl w:ilvl="0">
      <w:start w:val="1"/>
      <w:numFmt w:val="decimal"/>
      <w:lvlText w:val="%1."/>
      <w:lvlJc w:val="left"/>
      <w:pPr>
        <w:ind w:left="585" w:hanging="432"/>
      </w:pPr>
      <w:rPr>
        <w:rFonts w:ascii="Times New Roman" w:eastAsia="Times New Roman" w:hAnsi="Times New Roman" w:cs="Times New Roman" w:hint="default"/>
        <w:b/>
        <w:bCs/>
        <w:spacing w:val="-2"/>
        <w:w w:val="99"/>
        <w:sz w:val="24"/>
        <w:szCs w:val="24"/>
        <w:lang w:val="en-US" w:eastAsia="en-US" w:bidi="ar-SA"/>
      </w:rPr>
    </w:lvl>
    <w:lvl w:ilvl="1">
      <w:start w:val="1"/>
      <w:numFmt w:val="decimal"/>
      <w:lvlText w:val="%1.%2."/>
      <w:lvlJc w:val="left"/>
      <w:pPr>
        <w:ind w:left="731" w:hanging="576"/>
      </w:pPr>
      <w:rPr>
        <w:rFonts w:ascii="Times New Roman" w:eastAsia="Times New Roman" w:hAnsi="Times New Roman" w:cs="Times New Roman" w:hint="default"/>
        <w:b/>
        <w:bCs/>
        <w:spacing w:val="0"/>
        <w:w w:val="99"/>
        <w:sz w:val="20"/>
        <w:szCs w:val="20"/>
        <w:lang w:val="en-US" w:eastAsia="en-US" w:bidi="ar-SA"/>
      </w:rPr>
    </w:lvl>
    <w:lvl w:ilvl="2">
      <w:numFmt w:val="bullet"/>
      <w:lvlText w:val="•"/>
      <w:lvlJc w:val="left"/>
      <w:pPr>
        <w:ind w:left="647" w:hanging="576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555" w:hanging="576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463" w:hanging="576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371" w:hanging="576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279" w:hanging="576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187" w:hanging="576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95" w:hanging="576"/>
      </w:pPr>
      <w:rPr>
        <w:rFonts w:hint="default"/>
        <w:lang w:val="en-US" w:eastAsia="en-US" w:bidi="ar-SA"/>
      </w:rPr>
    </w:lvl>
  </w:abstractNum>
  <w:abstractNum w:abstractNumId="12" w15:restartNumberingAfterBreak="0">
    <w:nsid w:val="25C10CAA"/>
    <w:multiLevelType w:val="hybridMultilevel"/>
    <w:tmpl w:val="3F7E4698"/>
    <w:lvl w:ilvl="0" w:tplc="8774019C">
      <w:start w:val="5"/>
      <w:numFmt w:val="bullet"/>
      <w:lvlText w:val="-"/>
      <w:lvlJc w:val="left"/>
      <w:pPr>
        <w:ind w:left="720" w:hanging="360"/>
      </w:pPr>
      <w:rPr>
        <w:rFonts w:ascii="Times New Roman" w:eastAsia="Batang" w:hAnsi="Times New Roman" w:cs="Times New Roman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6BC432A"/>
    <w:multiLevelType w:val="multilevel"/>
    <w:tmpl w:val="CD360E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28742341"/>
    <w:multiLevelType w:val="multilevel"/>
    <w:tmpl w:val="354CF6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B855861"/>
    <w:multiLevelType w:val="multilevel"/>
    <w:tmpl w:val="6380B6B8"/>
    <w:lvl w:ilvl="0">
      <w:start w:val="1"/>
      <w:numFmt w:val="decimal"/>
      <w:lvlText w:val="[%1]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)"/>
      <w:lvlJc w:val="left"/>
      <w:pPr>
        <w:tabs>
          <w:tab w:val="num" w:pos="936"/>
        </w:tabs>
        <w:ind w:left="936" w:hanging="720"/>
      </w:pPr>
      <w:rPr>
        <w:rFonts w:hint="default"/>
      </w:rPr>
    </w:lvl>
    <w:lvl w:ilvl="2">
      <w:start w:val="1"/>
      <w:numFmt w:val="decimal"/>
      <w:lvlText w:val="%3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3">
      <w:start w:val="1"/>
      <w:numFmt w:val="decimal"/>
      <w:lvlText w:val="%1.%2)%3.%4."/>
      <w:lvlJc w:val="left"/>
      <w:pPr>
        <w:tabs>
          <w:tab w:val="num" w:pos="1296"/>
        </w:tabs>
        <w:ind w:left="1296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tabs>
          <w:tab w:val="num" w:pos="1296"/>
        </w:tabs>
        <w:ind w:left="1296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tabs>
          <w:tab w:val="num" w:pos="1656"/>
        </w:tabs>
        <w:ind w:left="1656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tabs>
          <w:tab w:val="num" w:pos="1656"/>
        </w:tabs>
        <w:ind w:left="1656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2016"/>
        </w:tabs>
        <w:ind w:left="2016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2016"/>
        </w:tabs>
        <w:ind w:left="2016" w:hanging="1800"/>
      </w:pPr>
      <w:rPr>
        <w:rFonts w:hint="default"/>
      </w:rPr>
    </w:lvl>
  </w:abstractNum>
  <w:abstractNum w:abstractNumId="16" w15:restartNumberingAfterBreak="0">
    <w:nsid w:val="2DE01EFF"/>
    <w:multiLevelType w:val="hybridMultilevel"/>
    <w:tmpl w:val="0554DB7E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26218E8"/>
    <w:multiLevelType w:val="hybridMultilevel"/>
    <w:tmpl w:val="B790A8F6"/>
    <w:lvl w:ilvl="0" w:tplc="0742BA2A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35FF3D97"/>
    <w:multiLevelType w:val="hybridMultilevel"/>
    <w:tmpl w:val="57EC4B6A"/>
    <w:lvl w:ilvl="0" w:tplc="728AA99C">
      <w:start w:val="1"/>
      <w:numFmt w:val="decimal"/>
      <w:lvlText w:val="[%1]"/>
      <w:lvlJc w:val="left"/>
      <w:pPr>
        <w:ind w:left="720" w:hanging="360"/>
      </w:pPr>
      <w:rPr>
        <w:rFonts w:hint="default"/>
        <w:b w:val="0"/>
        <w:bCs w:val="0"/>
        <w:sz w:val="16"/>
        <w:szCs w:val="1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63553AD"/>
    <w:multiLevelType w:val="hybridMultilevel"/>
    <w:tmpl w:val="9AD6848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ABF6C15"/>
    <w:multiLevelType w:val="multilevel"/>
    <w:tmpl w:val="542CAA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3DA0630B"/>
    <w:multiLevelType w:val="multilevel"/>
    <w:tmpl w:val="E0965E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40890F67"/>
    <w:multiLevelType w:val="singleLevel"/>
    <w:tmpl w:val="7F50BDEA"/>
    <w:lvl w:ilvl="0">
      <w:start w:val="1"/>
      <w:numFmt w:val="decimal"/>
      <w:lvlText w:val="[%1]"/>
      <w:lvlJc w:val="left"/>
      <w:pPr>
        <w:tabs>
          <w:tab w:val="num" w:pos="482"/>
        </w:tabs>
        <w:ind w:left="482" w:hanging="482"/>
      </w:pPr>
      <w:rPr>
        <w:rFonts w:hint="eastAsia"/>
        <w:sz w:val="16"/>
        <w:szCs w:val="16"/>
      </w:rPr>
    </w:lvl>
  </w:abstractNum>
  <w:abstractNum w:abstractNumId="23" w15:restartNumberingAfterBreak="0">
    <w:nsid w:val="442503CD"/>
    <w:multiLevelType w:val="multilevel"/>
    <w:tmpl w:val="725A429C"/>
    <w:lvl w:ilvl="0">
      <w:start w:val="1"/>
      <w:numFmt w:val="decimal"/>
      <w:lvlText w:val="%1."/>
      <w:lvlJc w:val="left"/>
      <w:pPr>
        <w:ind w:left="432" w:hanging="432"/>
      </w:pPr>
      <w:rPr>
        <w:rFonts w:ascii="Times New Roman" w:hAnsi="Times New Roman" w:hint="default"/>
        <w:caps/>
        <w:strike w:val="0"/>
        <w:dstrike w:val="0"/>
        <w:vanish w:val="0"/>
        <w:sz w:val="22"/>
        <w:vertAlign w:val="baseline"/>
      </w:rPr>
    </w:lvl>
    <w:lvl w:ilvl="1">
      <w:start w:val="1"/>
      <w:numFmt w:val="decimal"/>
      <w:lvlText w:val="%1.%2."/>
      <w:lvlJc w:val="left"/>
      <w:pPr>
        <w:ind w:left="576" w:hanging="576"/>
      </w:pPr>
      <w:rPr>
        <w:rFonts w:ascii="Times New Roman" w:hAnsi="Times New Roman" w:hint="default"/>
        <w:caps/>
        <w:strike w:val="0"/>
        <w:dstrike w:val="0"/>
        <w:vanish w:val="0"/>
        <w:sz w:val="22"/>
        <w:vertAlign w:val="baseline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ascii="Times New Roman" w:hAnsi="Times New Roman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2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</w:rPr>
    </w:lvl>
    <w:lvl w:ilvl="3">
      <w:start w:val="1"/>
      <w:numFmt w:val="decimal"/>
      <w:lvlText w:val="%1.%2.%3.%4."/>
      <w:lvlJc w:val="left"/>
      <w:pPr>
        <w:ind w:left="864" w:hanging="864"/>
      </w:pPr>
      <w:rPr>
        <w:rFonts w:ascii="Times New Roman" w:hAnsi="Times New Roman" w:hint="default"/>
        <w:caps w:val="0"/>
        <w:strike w:val="0"/>
        <w:dstrike w:val="0"/>
        <w:vanish w:val="0"/>
        <w:sz w:val="20"/>
        <w:vertAlign w:val="baseline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4" w15:restartNumberingAfterBreak="0">
    <w:nsid w:val="47BA7339"/>
    <w:multiLevelType w:val="multilevel"/>
    <w:tmpl w:val="041F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 w15:restartNumberingAfterBreak="0">
    <w:nsid w:val="47C8193D"/>
    <w:multiLevelType w:val="hybridMultilevel"/>
    <w:tmpl w:val="CDD04D4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6" w15:restartNumberingAfterBreak="0">
    <w:nsid w:val="4A3513A1"/>
    <w:multiLevelType w:val="multilevel"/>
    <w:tmpl w:val="21C2792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7" w15:restartNumberingAfterBreak="0">
    <w:nsid w:val="4C51109E"/>
    <w:multiLevelType w:val="multilevel"/>
    <w:tmpl w:val="79C87E24"/>
    <w:lvl w:ilvl="0">
      <w:start w:val="1"/>
      <w:numFmt w:val="decimal"/>
      <w:lvlText w:val="%1."/>
      <w:lvlJc w:val="left"/>
      <w:pPr>
        <w:ind w:left="432" w:hanging="432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sz w:val="24"/>
        <w:vertAlign w:val="baseline"/>
      </w:rPr>
    </w:lvl>
    <w:lvl w:ilvl="1">
      <w:start w:val="1"/>
      <w:numFmt w:val="decimal"/>
      <w:lvlText w:val="%2."/>
      <w:lvlJc w:val="left"/>
      <w:pPr>
        <w:ind w:left="907" w:hanging="907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spacing w:val="0"/>
        <w:sz w:val="24"/>
        <w:vertAlign w:val="baseline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sz w:val="20"/>
        <w:vertAlign w:val="baseline"/>
      </w:rPr>
    </w:lvl>
    <w:lvl w:ilvl="3">
      <w:start w:val="1"/>
      <w:numFmt w:val="decimal"/>
      <w:lvlText w:val="%1.%2.%3.%4."/>
      <w:lvlJc w:val="left"/>
      <w:pPr>
        <w:ind w:left="864" w:hanging="864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sz w:val="20"/>
        <w:vertAlign w:val="baseline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8" w15:restartNumberingAfterBreak="0">
    <w:nsid w:val="4C726E32"/>
    <w:multiLevelType w:val="multilevel"/>
    <w:tmpl w:val="8FF42A1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EFA21BE"/>
    <w:multiLevelType w:val="multilevel"/>
    <w:tmpl w:val="765C392A"/>
    <w:lvl w:ilvl="0">
      <w:start w:val="1"/>
      <w:numFmt w:val="decimal"/>
      <w:pStyle w:val="Balk1"/>
      <w:lvlText w:val="%1."/>
      <w:lvlJc w:val="left"/>
      <w:pPr>
        <w:ind w:left="432" w:hanging="432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sz w:val="24"/>
        <w:vertAlign w:val="baseline"/>
      </w:rPr>
    </w:lvl>
    <w:lvl w:ilvl="1">
      <w:start w:val="1"/>
      <w:numFmt w:val="decimal"/>
      <w:pStyle w:val="Balk2"/>
      <w:lvlText w:val="%1.%2."/>
      <w:lvlJc w:val="left"/>
      <w:pPr>
        <w:ind w:left="2751" w:hanging="907"/>
      </w:pPr>
      <w:rPr>
        <w:rFonts w:ascii="Times New Roman" w:hAnsi="Times New Roman" w:hint="default"/>
        <w:b/>
        <w:i/>
        <w:caps w:val="0"/>
        <w:strike w:val="0"/>
        <w:dstrike w:val="0"/>
        <w:vanish w:val="0"/>
        <w:sz w:val="24"/>
        <w:vertAlign w:val="baseline"/>
      </w:rPr>
    </w:lvl>
    <w:lvl w:ilvl="2">
      <w:start w:val="1"/>
      <w:numFmt w:val="decimal"/>
      <w:pStyle w:val="Balk3"/>
      <w:lvlText w:val="%1.%2.%3."/>
      <w:lvlJc w:val="left"/>
      <w:pPr>
        <w:ind w:left="720" w:hanging="720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sz w:val="20"/>
        <w:vertAlign w:val="baseline"/>
      </w:rPr>
    </w:lvl>
    <w:lvl w:ilvl="3">
      <w:start w:val="1"/>
      <w:numFmt w:val="decimal"/>
      <w:pStyle w:val="Balk4"/>
      <w:lvlText w:val="%1.%2.%3.%4."/>
      <w:lvlJc w:val="left"/>
      <w:pPr>
        <w:ind w:left="864" w:hanging="864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sz w:val="20"/>
        <w:vertAlign w:val="baseline"/>
      </w:rPr>
    </w:lvl>
    <w:lvl w:ilvl="4">
      <w:start w:val="1"/>
      <w:numFmt w:val="decimal"/>
      <w:pStyle w:val="Balk51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Balk61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Balk71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Balk81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Balk51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0" w15:restartNumberingAfterBreak="0">
    <w:nsid w:val="50AD31CE"/>
    <w:multiLevelType w:val="multilevel"/>
    <w:tmpl w:val="041F001F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FFFFFF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  <w:b/>
        <w:bCs/>
        <w:i w:val="0"/>
        <w:iCs w:val="0"/>
        <w:caps w:val="0"/>
        <w:strike w:val="0"/>
        <w:dstrike w:val="0"/>
        <w:vanish w:val="0"/>
        <w:color w:val="auto"/>
        <w:sz w:val="24"/>
        <w:szCs w:val="24"/>
        <w:vertAlign w:val="baseline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  <w:b/>
        <w:bCs/>
        <w:i w:val="0"/>
        <w:iCs w:val="0"/>
        <w:caps w:val="0"/>
        <w:strike w:val="0"/>
        <w:dstrike w:val="0"/>
        <w:vanish w:val="0"/>
        <w:color w:val="auto"/>
        <w:sz w:val="24"/>
        <w:szCs w:val="24"/>
        <w:vertAlign w:val="baseline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1" w15:restartNumberingAfterBreak="0">
    <w:nsid w:val="5510150C"/>
    <w:multiLevelType w:val="multilevel"/>
    <w:tmpl w:val="84B6DA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2" w15:restartNumberingAfterBreak="0">
    <w:nsid w:val="5EB630D5"/>
    <w:multiLevelType w:val="hybridMultilevel"/>
    <w:tmpl w:val="F25651C8"/>
    <w:lvl w:ilvl="0" w:tplc="B9044E5A">
      <w:start w:val="1"/>
      <w:numFmt w:val="bullet"/>
      <w:pStyle w:val="HighligtText"/>
      <w:lvlText w:val="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9EE233E"/>
    <w:multiLevelType w:val="multilevel"/>
    <w:tmpl w:val="64C089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4" w15:restartNumberingAfterBreak="0">
    <w:nsid w:val="6A8550EE"/>
    <w:multiLevelType w:val="hybridMultilevel"/>
    <w:tmpl w:val="27E4A254"/>
    <w:lvl w:ilvl="0" w:tplc="F74EEC9E">
      <w:start w:val="1"/>
      <w:numFmt w:val="decimal"/>
      <w:lvlText w:val="%1."/>
      <w:lvlJc w:val="left"/>
      <w:pPr>
        <w:ind w:left="720" w:hanging="360"/>
      </w:pPr>
      <w:rPr>
        <w:rFonts w:eastAsia="SimSu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B9F074D"/>
    <w:multiLevelType w:val="multilevel"/>
    <w:tmpl w:val="98F44A5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6" w15:restartNumberingAfterBreak="0">
    <w:nsid w:val="70A64D37"/>
    <w:multiLevelType w:val="hybridMultilevel"/>
    <w:tmpl w:val="19F40E4C"/>
    <w:lvl w:ilvl="0" w:tplc="041F000F">
      <w:start w:val="1"/>
      <w:numFmt w:val="decimal"/>
      <w:lvlText w:val="%1."/>
      <w:lvlJc w:val="left"/>
      <w:pPr>
        <w:ind w:left="720" w:hanging="360"/>
      </w:p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28E0C41"/>
    <w:multiLevelType w:val="hybridMultilevel"/>
    <w:tmpl w:val="2BC0E51E"/>
    <w:lvl w:ilvl="0" w:tplc="0BD686A0">
      <w:start w:val="5"/>
      <w:numFmt w:val="bullet"/>
      <w:lvlText w:val="-"/>
      <w:lvlJc w:val="left"/>
      <w:pPr>
        <w:ind w:left="720" w:hanging="360"/>
      </w:pPr>
      <w:rPr>
        <w:rFonts w:ascii="Times New Roman" w:eastAsia="Batang" w:hAnsi="Times New Roman" w:cs="Times New Roman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2F1601B"/>
    <w:multiLevelType w:val="hybridMultilevel"/>
    <w:tmpl w:val="5DD2BBA2"/>
    <w:lvl w:ilvl="0" w:tplc="041F000F">
      <w:start w:val="1"/>
      <w:numFmt w:val="decimal"/>
      <w:lvlText w:val="%1."/>
      <w:lvlJc w:val="left"/>
      <w:pPr>
        <w:ind w:left="1004" w:hanging="360"/>
      </w:pPr>
    </w:lvl>
    <w:lvl w:ilvl="1" w:tplc="041F0019" w:tentative="1">
      <w:start w:val="1"/>
      <w:numFmt w:val="lowerLetter"/>
      <w:lvlText w:val="%2."/>
      <w:lvlJc w:val="left"/>
      <w:pPr>
        <w:ind w:left="1724" w:hanging="360"/>
      </w:pPr>
    </w:lvl>
    <w:lvl w:ilvl="2" w:tplc="041F001B" w:tentative="1">
      <w:start w:val="1"/>
      <w:numFmt w:val="lowerRoman"/>
      <w:lvlText w:val="%3."/>
      <w:lvlJc w:val="right"/>
      <w:pPr>
        <w:ind w:left="2444" w:hanging="180"/>
      </w:pPr>
    </w:lvl>
    <w:lvl w:ilvl="3" w:tplc="041F000F" w:tentative="1">
      <w:start w:val="1"/>
      <w:numFmt w:val="decimal"/>
      <w:lvlText w:val="%4."/>
      <w:lvlJc w:val="left"/>
      <w:pPr>
        <w:ind w:left="3164" w:hanging="360"/>
      </w:pPr>
    </w:lvl>
    <w:lvl w:ilvl="4" w:tplc="041F0019" w:tentative="1">
      <w:start w:val="1"/>
      <w:numFmt w:val="lowerLetter"/>
      <w:lvlText w:val="%5."/>
      <w:lvlJc w:val="left"/>
      <w:pPr>
        <w:ind w:left="3884" w:hanging="360"/>
      </w:pPr>
    </w:lvl>
    <w:lvl w:ilvl="5" w:tplc="041F001B" w:tentative="1">
      <w:start w:val="1"/>
      <w:numFmt w:val="lowerRoman"/>
      <w:lvlText w:val="%6."/>
      <w:lvlJc w:val="right"/>
      <w:pPr>
        <w:ind w:left="4604" w:hanging="180"/>
      </w:pPr>
    </w:lvl>
    <w:lvl w:ilvl="6" w:tplc="041F000F" w:tentative="1">
      <w:start w:val="1"/>
      <w:numFmt w:val="decimal"/>
      <w:lvlText w:val="%7."/>
      <w:lvlJc w:val="left"/>
      <w:pPr>
        <w:ind w:left="5324" w:hanging="360"/>
      </w:pPr>
    </w:lvl>
    <w:lvl w:ilvl="7" w:tplc="041F0019" w:tentative="1">
      <w:start w:val="1"/>
      <w:numFmt w:val="lowerLetter"/>
      <w:lvlText w:val="%8."/>
      <w:lvlJc w:val="left"/>
      <w:pPr>
        <w:ind w:left="6044" w:hanging="360"/>
      </w:pPr>
    </w:lvl>
    <w:lvl w:ilvl="8" w:tplc="041F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9" w15:restartNumberingAfterBreak="0">
    <w:nsid w:val="74C90453"/>
    <w:multiLevelType w:val="multilevel"/>
    <w:tmpl w:val="C5D63452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40" w15:restartNumberingAfterBreak="0">
    <w:nsid w:val="756D35FF"/>
    <w:multiLevelType w:val="multilevel"/>
    <w:tmpl w:val="5DD63F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7920060C"/>
    <w:multiLevelType w:val="multilevel"/>
    <w:tmpl w:val="64BA8B5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7BC50C46"/>
    <w:multiLevelType w:val="hybridMultilevel"/>
    <w:tmpl w:val="164E2E52"/>
    <w:lvl w:ilvl="0" w:tplc="CD8AD88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D613D25"/>
    <w:multiLevelType w:val="hybridMultilevel"/>
    <w:tmpl w:val="C128B306"/>
    <w:lvl w:ilvl="0" w:tplc="041F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25"/>
  </w:num>
  <w:num w:numId="3">
    <w:abstractNumId w:val="22"/>
  </w:num>
  <w:num w:numId="4">
    <w:abstractNumId w:val="17"/>
  </w:num>
  <w:num w:numId="5">
    <w:abstractNumId w:val="0"/>
  </w:num>
  <w:num w:numId="6">
    <w:abstractNumId w:val="15"/>
  </w:num>
  <w:num w:numId="7">
    <w:abstractNumId w:val="30"/>
  </w:num>
  <w:num w:numId="8">
    <w:abstractNumId w:val="34"/>
  </w:num>
  <w:num w:numId="9">
    <w:abstractNumId w:val="18"/>
  </w:num>
  <w:num w:numId="10">
    <w:abstractNumId w:val="24"/>
  </w:num>
  <w:num w:numId="11">
    <w:abstractNumId w:val="23"/>
  </w:num>
  <w:num w:numId="12">
    <w:abstractNumId w:val="39"/>
  </w:num>
  <w:num w:numId="13">
    <w:abstractNumId w:val="32"/>
  </w:num>
  <w:num w:numId="14">
    <w:abstractNumId w:val="29"/>
  </w:num>
  <w:num w:numId="15">
    <w:abstractNumId w:val="42"/>
  </w:num>
  <w:num w:numId="16">
    <w:abstractNumId w:val="7"/>
  </w:num>
  <w:num w:numId="17">
    <w:abstractNumId w:val="6"/>
  </w:num>
  <w:num w:numId="18">
    <w:abstractNumId w:val="19"/>
  </w:num>
  <w:num w:numId="19">
    <w:abstractNumId w:val="11"/>
  </w:num>
  <w:num w:numId="20">
    <w:abstractNumId w:val="35"/>
  </w:num>
  <w:num w:numId="21">
    <w:abstractNumId w:val="37"/>
  </w:num>
  <w:num w:numId="22">
    <w:abstractNumId w:val="12"/>
  </w:num>
  <w:num w:numId="23">
    <w:abstractNumId w:val="40"/>
  </w:num>
  <w:num w:numId="24">
    <w:abstractNumId w:val="28"/>
  </w:num>
  <w:num w:numId="25">
    <w:abstractNumId w:val="1"/>
  </w:num>
  <w:num w:numId="26">
    <w:abstractNumId w:val="21"/>
  </w:num>
  <w:num w:numId="27">
    <w:abstractNumId w:val="20"/>
  </w:num>
  <w:num w:numId="28">
    <w:abstractNumId w:val="9"/>
  </w:num>
  <w:num w:numId="29">
    <w:abstractNumId w:val="4"/>
  </w:num>
  <w:num w:numId="30">
    <w:abstractNumId w:val="5"/>
  </w:num>
  <w:num w:numId="31">
    <w:abstractNumId w:val="41"/>
  </w:num>
  <w:num w:numId="32">
    <w:abstractNumId w:val="8"/>
  </w:num>
  <w:num w:numId="33">
    <w:abstractNumId w:val="3"/>
  </w:num>
  <w:num w:numId="34">
    <w:abstractNumId w:val="13"/>
  </w:num>
  <w:num w:numId="35">
    <w:abstractNumId w:val="14"/>
  </w:num>
  <w:num w:numId="36">
    <w:abstractNumId w:val="16"/>
  </w:num>
  <w:num w:numId="37">
    <w:abstractNumId w:val="31"/>
  </w:num>
  <w:num w:numId="38">
    <w:abstractNumId w:val="29"/>
    <w:lvlOverride w:ilvl="0">
      <w:startOverride w:val="2"/>
    </w:lvlOverride>
    <w:lvlOverride w:ilvl="1">
      <w:startOverride w:val="1"/>
    </w:lvlOverride>
  </w:num>
  <w:num w:numId="39">
    <w:abstractNumId w:val="26"/>
  </w:num>
  <w:num w:numId="40">
    <w:abstractNumId w:val="10"/>
  </w:num>
  <w:num w:numId="41">
    <w:abstractNumId w:val="29"/>
  </w:num>
  <w:num w:numId="42">
    <w:abstractNumId w:val="29"/>
  </w:num>
  <w:num w:numId="43">
    <w:abstractNumId w:val="29"/>
  </w:num>
  <w:num w:numId="44">
    <w:abstractNumId w:val="27"/>
  </w:num>
  <w:num w:numId="45">
    <w:abstractNumId w:val="36"/>
  </w:num>
  <w:num w:numId="46">
    <w:abstractNumId w:val="38"/>
  </w:num>
  <w:num w:numId="47">
    <w:abstractNumId w:val="33"/>
  </w:num>
  <w:num w:numId="48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9">
    <w:abstractNumId w:val="4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357"/>
  <w:evenAndOddHeaders/>
  <w:drawingGridHorizontalSpacing w:val="120"/>
  <w:displayHorizont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OzNDYwN7MwtDAwNDNS0lEKTi0uzszPAykwNq4FADXGdkAtAAAA"/>
  </w:docVars>
  <w:rsids>
    <w:rsidRoot w:val="00115089"/>
    <w:rsid w:val="000009F0"/>
    <w:rsid w:val="00001116"/>
    <w:rsid w:val="0000213B"/>
    <w:rsid w:val="000026A5"/>
    <w:rsid w:val="000053A5"/>
    <w:rsid w:val="00005EA2"/>
    <w:rsid w:val="00006EF2"/>
    <w:rsid w:val="000070B8"/>
    <w:rsid w:val="000106AA"/>
    <w:rsid w:val="0001084B"/>
    <w:rsid w:val="000122ED"/>
    <w:rsid w:val="000133BD"/>
    <w:rsid w:val="00014625"/>
    <w:rsid w:val="00022682"/>
    <w:rsid w:val="00026DD2"/>
    <w:rsid w:val="00027E88"/>
    <w:rsid w:val="00030F0B"/>
    <w:rsid w:val="0003423B"/>
    <w:rsid w:val="000354DE"/>
    <w:rsid w:val="00036B12"/>
    <w:rsid w:val="00041542"/>
    <w:rsid w:val="000415CA"/>
    <w:rsid w:val="00041955"/>
    <w:rsid w:val="00042661"/>
    <w:rsid w:val="000444B2"/>
    <w:rsid w:val="000447EC"/>
    <w:rsid w:val="000461B2"/>
    <w:rsid w:val="00047387"/>
    <w:rsid w:val="0005065E"/>
    <w:rsid w:val="00051A48"/>
    <w:rsid w:val="0005309E"/>
    <w:rsid w:val="0005323F"/>
    <w:rsid w:val="00053481"/>
    <w:rsid w:val="00054B17"/>
    <w:rsid w:val="00056BD2"/>
    <w:rsid w:val="0005741B"/>
    <w:rsid w:val="00057E2A"/>
    <w:rsid w:val="00060CB1"/>
    <w:rsid w:val="00061CA6"/>
    <w:rsid w:val="00065123"/>
    <w:rsid w:val="000653B2"/>
    <w:rsid w:val="00065614"/>
    <w:rsid w:val="000658E4"/>
    <w:rsid w:val="000664B5"/>
    <w:rsid w:val="0007238C"/>
    <w:rsid w:val="000724B9"/>
    <w:rsid w:val="00072965"/>
    <w:rsid w:val="00072BE7"/>
    <w:rsid w:val="00073DDF"/>
    <w:rsid w:val="000768AE"/>
    <w:rsid w:val="00080387"/>
    <w:rsid w:val="00081413"/>
    <w:rsid w:val="00081A80"/>
    <w:rsid w:val="0008338E"/>
    <w:rsid w:val="00083F08"/>
    <w:rsid w:val="000862EE"/>
    <w:rsid w:val="00086F00"/>
    <w:rsid w:val="00087096"/>
    <w:rsid w:val="0009085A"/>
    <w:rsid w:val="00090AB9"/>
    <w:rsid w:val="00091971"/>
    <w:rsid w:val="00092115"/>
    <w:rsid w:val="00092668"/>
    <w:rsid w:val="00093893"/>
    <w:rsid w:val="00093FBC"/>
    <w:rsid w:val="00094552"/>
    <w:rsid w:val="00094801"/>
    <w:rsid w:val="000954E6"/>
    <w:rsid w:val="0009612B"/>
    <w:rsid w:val="0009650E"/>
    <w:rsid w:val="000A084F"/>
    <w:rsid w:val="000A2F7D"/>
    <w:rsid w:val="000A34A9"/>
    <w:rsid w:val="000A4051"/>
    <w:rsid w:val="000A42FE"/>
    <w:rsid w:val="000A4C69"/>
    <w:rsid w:val="000A4D60"/>
    <w:rsid w:val="000A5459"/>
    <w:rsid w:val="000A5FF4"/>
    <w:rsid w:val="000A66D9"/>
    <w:rsid w:val="000A6A7F"/>
    <w:rsid w:val="000A7633"/>
    <w:rsid w:val="000B312F"/>
    <w:rsid w:val="000B3130"/>
    <w:rsid w:val="000B3BE0"/>
    <w:rsid w:val="000B448B"/>
    <w:rsid w:val="000B7F1C"/>
    <w:rsid w:val="000C31D1"/>
    <w:rsid w:val="000C328B"/>
    <w:rsid w:val="000C3AEF"/>
    <w:rsid w:val="000C5FDC"/>
    <w:rsid w:val="000C6D80"/>
    <w:rsid w:val="000D1E84"/>
    <w:rsid w:val="000D1FD1"/>
    <w:rsid w:val="000D2CBC"/>
    <w:rsid w:val="000D2FF6"/>
    <w:rsid w:val="000D305F"/>
    <w:rsid w:val="000D31D3"/>
    <w:rsid w:val="000D4667"/>
    <w:rsid w:val="000D5B3C"/>
    <w:rsid w:val="000D5FA2"/>
    <w:rsid w:val="000D6BB6"/>
    <w:rsid w:val="000D6EBC"/>
    <w:rsid w:val="000D7F76"/>
    <w:rsid w:val="000E00C9"/>
    <w:rsid w:val="000E0B44"/>
    <w:rsid w:val="000E1921"/>
    <w:rsid w:val="000E2518"/>
    <w:rsid w:val="000E56C1"/>
    <w:rsid w:val="000E5C7E"/>
    <w:rsid w:val="000E6587"/>
    <w:rsid w:val="000E7389"/>
    <w:rsid w:val="000E75F8"/>
    <w:rsid w:val="000E790B"/>
    <w:rsid w:val="000F0218"/>
    <w:rsid w:val="000F2147"/>
    <w:rsid w:val="000F29D3"/>
    <w:rsid w:val="000F48F2"/>
    <w:rsid w:val="000F6E90"/>
    <w:rsid w:val="00100E7F"/>
    <w:rsid w:val="00102477"/>
    <w:rsid w:val="001029D3"/>
    <w:rsid w:val="00103760"/>
    <w:rsid w:val="00103C3C"/>
    <w:rsid w:val="00105029"/>
    <w:rsid w:val="001050FD"/>
    <w:rsid w:val="0011033F"/>
    <w:rsid w:val="00111523"/>
    <w:rsid w:val="00112916"/>
    <w:rsid w:val="0011315F"/>
    <w:rsid w:val="0011437F"/>
    <w:rsid w:val="00115089"/>
    <w:rsid w:val="001160A8"/>
    <w:rsid w:val="00117D43"/>
    <w:rsid w:val="00120CAD"/>
    <w:rsid w:val="00121AE5"/>
    <w:rsid w:val="00122589"/>
    <w:rsid w:val="00123D3F"/>
    <w:rsid w:val="0012575D"/>
    <w:rsid w:val="001333DD"/>
    <w:rsid w:val="0013412D"/>
    <w:rsid w:val="0013492F"/>
    <w:rsid w:val="00141A4A"/>
    <w:rsid w:val="00141BA6"/>
    <w:rsid w:val="00142D5F"/>
    <w:rsid w:val="001437E7"/>
    <w:rsid w:val="001477D4"/>
    <w:rsid w:val="0015054C"/>
    <w:rsid w:val="0015118D"/>
    <w:rsid w:val="00152811"/>
    <w:rsid w:val="001537AB"/>
    <w:rsid w:val="001573E0"/>
    <w:rsid w:val="00161085"/>
    <w:rsid w:val="00162379"/>
    <w:rsid w:val="0016361F"/>
    <w:rsid w:val="001649DF"/>
    <w:rsid w:val="001664B8"/>
    <w:rsid w:val="00167658"/>
    <w:rsid w:val="001677B2"/>
    <w:rsid w:val="00167BA1"/>
    <w:rsid w:val="00171162"/>
    <w:rsid w:val="00172C43"/>
    <w:rsid w:val="0017404F"/>
    <w:rsid w:val="001751C7"/>
    <w:rsid w:val="00175608"/>
    <w:rsid w:val="00176078"/>
    <w:rsid w:val="001767DA"/>
    <w:rsid w:val="00180414"/>
    <w:rsid w:val="001839B5"/>
    <w:rsid w:val="00184E1B"/>
    <w:rsid w:val="00185AC8"/>
    <w:rsid w:val="001874CF"/>
    <w:rsid w:val="00187518"/>
    <w:rsid w:val="001914E0"/>
    <w:rsid w:val="001919B7"/>
    <w:rsid w:val="00191ED0"/>
    <w:rsid w:val="001927F5"/>
    <w:rsid w:val="00194743"/>
    <w:rsid w:val="0019480E"/>
    <w:rsid w:val="00194D80"/>
    <w:rsid w:val="001A05DF"/>
    <w:rsid w:val="001A0AF6"/>
    <w:rsid w:val="001A0C7E"/>
    <w:rsid w:val="001A37BF"/>
    <w:rsid w:val="001A4DE5"/>
    <w:rsid w:val="001A571B"/>
    <w:rsid w:val="001A5A59"/>
    <w:rsid w:val="001A6C94"/>
    <w:rsid w:val="001A7669"/>
    <w:rsid w:val="001B099D"/>
    <w:rsid w:val="001B1129"/>
    <w:rsid w:val="001B154A"/>
    <w:rsid w:val="001B1621"/>
    <w:rsid w:val="001B1ABB"/>
    <w:rsid w:val="001B1BEF"/>
    <w:rsid w:val="001B1E3A"/>
    <w:rsid w:val="001B25AE"/>
    <w:rsid w:val="001B284A"/>
    <w:rsid w:val="001B45A7"/>
    <w:rsid w:val="001B4A01"/>
    <w:rsid w:val="001B4A26"/>
    <w:rsid w:val="001B5055"/>
    <w:rsid w:val="001B63DA"/>
    <w:rsid w:val="001B791E"/>
    <w:rsid w:val="001C19CA"/>
    <w:rsid w:val="001C5DB6"/>
    <w:rsid w:val="001C6760"/>
    <w:rsid w:val="001C6A9D"/>
    <w:rsid w:val="001C7C2A"/>
    <w:rsid w:val="001C7E55"/>
    <w:rsid w:val="001C7E86"/>
    <w:rsid w:val="001D2F37"/>
    <w:rsid w:val="001D31F5"/>
    <w:rsid w:val="001D45D9"/>
    <w:rsid w:val="001D4ABF"/>
    <w:rsid w:val="001D4C8D"/>
    <w:rsid w:val="001E1E67"/>
    <w:rsid w:val="001E22A5"/>
    <w:rsid w:val="001E3F42"/>
    <w:rsid w:val="001E6A47"/>
    <w:rsid w:val="001F1152"/>
    <w:rsid w:val="001F2284"/>
    <w:rsid w:val="001F22BF"/>
    <w:rsid w:val="001F3662"/>
    <w:rsid w:val="001F41C1"/>
    <w:rsid w:val="001F47A6"/>
    <w:rsid w:val="001F4C2C"/>
    <w:rsid w:val="001F5890"/>
    <w:rsid w:val="001F5A59"/>
    <w:rsid w:val="001F6137"/>
    <w:rsid w:val="001F72B2"/>
    <w:rsid w:val="001F7311"/>
    <w:rsid w:val="002020FE"/>
    <w:rsid w:val="0020222D"/>
    <w:rsid w:val="002029A6"/>
    <w:rsid w:val="002058EA"/>
    <w:rsid w:val="002066CA"/>
    <w:rsid w:val="0021144B"/>
    <w:rsid w:val="002118C5"/>
    <w:rsid w:val="002120D5"/>
    <w:rsid w:val="00213608"/>
    <w:rsid w:val="00213DF6"/>
    <w:rsid w:val="0021410D"/>
    <w:rsid w:val="00214162"/>
    <w:rsid w:val="0021601B"/>
    <w:rsid w:val="002228B4"/>
    <w:rsid w:val="00224229"/>
    <w:rsid w:val="00224691"/>
    <w:rsid w:val="0022537C"/>
    <w:rsid w:val="00227F30"/>
    <w:rsid w:val="00234955"/>
    <w:rsid w:val="002354EB"/>
    <w:rsid w:val="00236183"/>
    <w:rsid w:val="0023681E"/>
    <w:rsid w:val="0023781C"/>
    <w:rsid w:val="002411A9"/>
    <w:rsid w:val="0024147E"/>
    <w:rsid w:val="002434A0"/>
    <w:rsid w:val="00243DB6"/>
    <w:rsid w:val="00244F08"/>
    <w:rsid w:val="00245144"/>
    <w:rsid w:val="002461EF"/>
    <w:rsid w:val="0025023D"/>
    <w:rsid w:val="00250426"/>
    <w:rsid w:val="002506C0"/>
    <w:rsid w:val="002512EA"/>
    <w:rsid w:val="00251871"/>
    <w:rsid w:val="00251FCA"/>
    <w:rsid w:val="00253B3A"/>
    <w:rsid w:val="0025481F"/>
    <w:rsid w:val="00257439"/>
    <w:rsid w:val="002579B2"/>
    <w:rsid w:val="00257A49"/>
    <w:rsid w:val="00257AF1"/>
    <w:rsid w:val="0026183F"/>
    <w:rsid w:val="00262AA3"/>
    <w:rsid w:val="00264224"/>
    <w:rsid w:val="002663CC"/>
    <w:rsid w:val="002664DE"/>
    <w:rsid w:val="002668F5"/>
    <w:rsid w:val="002678D5"/>
    <w:rsid w:val="0027011C"/>
    <w:rsid w:val="002708E1"/>
    <w:rsid w:val="00270BE7"/>
    <w:rsid w:val="00271249"/>
    <w:rsid w:val="00271309"/>
    <w:rsid w:val="0027171B"/>
    <w:rsid w:val="00271BCE"/>
    <w:rsid w:val="00273CE2"/>
    <w:rsid w:val="00273D06"/>
    <w:rsid w:val="00274A5D"/>
    <w:rsid w:val="00275A94"/>
    <w:rsid w:val="002776FF"/>
    <w:rsid w:val="00283B88"/>
    <w:rsid w:val="0028478E"/>
    <w:rsid w:val="0028647C"/>
    <w:rsid w:val="00287AE8"/>
    <w:rsid w:val="00292122"/>
    <w:rsid w:val="0029445C"/>
    <w:rsid w:val="002969C0"/>
    <w:rsid w:val="00296AAA"/>
    <w:rsid w:val="002A1CDB"/>
    <w:rsid w:val="002A2662"/>
    <w:rsid w:val="002A2766"/>
    <w:rsid w:val="002A337D"/>
    <w:rsid w:val="002B0333"/>
    <w:rsid w:val="002B091E"/>
    <w:rsid w:val="002B0A7C"/>
    <w:rsid w:val="002B1563"/>
    <w:rsid w:val="002B1D64"/>
    <w:rsid w:val="002B3522"/>
    <w:rsid w:val="002B406D"/>
    <w:rsid w:val="002B48D8"/>
    <w:rsid w:val="002B4F2A"/>
    <w:rsid w:val="002B65AB"/>
    <w:rsid w:val="002C24F6"/>
    <w:rsid w:val="002C2B63"/>
    <w:rsid w:val="002C354D"/>
    <w:rsid w:val="002C5882"/>
    <w:rsid w:val="002C610A"/>
    <w:rsid w:val="002D06F0"/>
    <w:rsid w:val="002D1D54"/>
    <w:rsid w:val="002D4842"/>
    <w:rsid w:val="002D4F65"/>
    <w:rsid w:val="002D5EB3"/>
    <w:rsid w:val="002D6F13"/>
    <w:rsid w:val="002D760E"/>
    <w:rsid w:val="002D7B7D"/>
    <w:rsid w:val="002E063C"/>
    <w:rsid w:val="002E0E99"/>
    <w:rsid w:val="002E2AF8"/>
    <w:rsid w:val="002E3D2E"/>
    <w:rsid w:val="002E4EEC"/>
    <w:rsid w:val="002E5994"/>
    <w:rsid w:val="002E70F4"/>
    <w:rsid w:val="002F0837"/>
    <w:rsid w:val="002F0AB4"/>
    <w:rsid w:val="002F49E5"/>
    <w:rsid w:val="002F6466"/>
    <w:rsid w:val="002F74D6"/>
    <w:rsid w:val="002F7761"/>
    <w:rsid w:val="003000DD"/>
    <w:rsid w:val="00301871"/>
    <w:rsid w:val="003021B9"/>
    <w:rsid w:val="003022AD"/>
    <w:rsid w:val="00305C5C"/>
    <w:rsid w:val="0030727E"/>
    <w:rsid w:val="0031027B"/>
    <w:rsid w:val="003117FF"/>
    <w:rsid w:val="00311824"/>
    <w:rsid w:val="0031317D"/>
    <w:rsid w:val="0031490A"/>
    <w:rsid w:val="00316E96"/>
    <w:rsid w:val="0032239D"/>
    <w:rsid w:val="00325599"/>
    <w:rsid w:val="003316C8"/>
    <w:rsid w:val="003318AA"/>
    <w:rsid w:val="00332D38"/>
    <w:rsid w:val="00333527"/>
    <w:rsid w:val="00335FB7"/>
    <w:rsid w:val="003362A7"/>
    <w:rsid w:val="0033633F"/>
    <w:rsid w:val="00336F92"/>
    <w:rsid w:val="0033771E"/>
    <w:rsid w:val="0034050D"/>
    <w:rsid w:val="00340783"/>
    <w:rsid w:val="0034387B"/>
    <w:rsid w:val="00345653"/>
    <w:rsid w:val="0034599A"/>
    <w:rsid w:val="0035290B"/>
    <w:rsid w:val="003531FA"/>
    <w:rsid w:val="00353C50"/>
    <w:rsid w:val="0035445A"/>
    <w:rsid w:val="00354B39"/>
    <w:rsid w:val="00360422"/>
    <w:rsid w:val="003618FC"/>
    <w:rsid w:val="00361FB3"/>
    <w:rsid w:val="00362534"/>
    <w:rsid w:val="00363908"/>
    <w:rsid w:val="003651ED"/>
    <w:rsid w:val="00372339"/>
    <w:rsid w:val="0037641A"/>
    <w:rsid w:val="003768CF"/>
    <w:rsid w:val="00376D81"/>
    <w:rsid w:val="003824C9"/>
    <w:rsid w:val="00382589"/>
    <w:rsid w:val="00382F02"/>
    <w:rsid w:val="0038582E"/>
    <w:rsid w:val="00386DA6"/>
    <w:rsid w:val="00386DB1"/>
    <w:rsid w:val="0038748C"/>
    <w:rsid w:val="00387E7F"/>
    <w:rsid w:val="0039122C"/>
    <w:rsid w:val="00393624"/>
    <w:rsid w:val="00395D0F"/>
    <w:rsid w:val="00395E24"/>
    <w:rsid w:val="00396E1E"/>
    <w:rsid w:val="00397B8D"/>
    <w:rsid w:val="003A007B"/>
    <w:rsid w:val="003A1A24"/>
    <w:rsid w:val="003A20C4"/>
    <w:rsid w:val="003A25C7"/>
    <w:rsid w:val="003A32E9"/>
    <w:rsid w:val="003A60CC"/>
    <w:rsid w:val="003A6DCC"/>
    <w:rsid w:val="003A78C2"/>
    <w:rsid w:val="003B0005"/>
    <w:rsid w:val="003B1305"/>
    <w:rsid w:val="003B7018"/>
    <w:rsid w:val="003C0B93"/>
    <w:rsid w:val="003C3A08"/>
    <w:rsid w:val="003C3D99"/>
    <w:rsid w:val="003C477C"/>
    <w:rsid w:val="003C5518"/>
    <w:rsid w:val="003C57A7"/>
    <w:rsid w:val="003C5ED7"/>
    <w:rsid w:val="003C6BED"/>
    <w:rsid w:val="003C7AC8"/>
    <w:rsid w:val="003D13B4"/>
    <w:rsid w:val="003D2803"/>
    <w:rsid w:val="003D52C9"/>
    <w:rsid w:val="003D59A8"/>
    <w:rsid w:val="003D7071"/>
    <w:rsid w:val="003E1EA3"/>
    <w:rsid w:val="003E1FD5"/>
    <w:rsid w:val="003E220E"/>
    <w:rsid w:val="003E33D3"/>
    <w:rsid w:val="003E3534"/>
    <w:rsid w:val="003E4BFF"/>
    <w:rsid w:val="003E4C10"/>
    <w:rsid w:val="003E57A4"/>
    <w:rsid w:val="003E60D7"/>
    <w:rsid w:val="003E6D03"/>
    <w:rsid w:val="003E7452"/>
    <w:rsid w:val="003E7D6E"/>
    <w:rsid w:val="003F11CD"/>
    <w:rsid w:val="003F23D5"/>
    <w:rsid w:val="003F27B0"/>
    <w:rsid w:val="003F27FE"/>
    <w:rsid w:val="003F5FD5"/>
    <w:rsid w:val="003F60F7"/>
    <w:rsid w:val="00401AD6"/>
    <w:rsid w:val="00404602"/>
    <w:rsid w:val="004046A7"/>
    <w:rsid w:val="00405338"/>
    <w:rsid w:val="0041052B"/>
    <w:rsid w:val="00411CC5"/>
    <w:rsid w:val="0041281D"/>
    <w:rsid w:val="0041343E"/>
    <w:rsid w:val="004147B3"/>
    <w:rsid w:val="00415B1A"/>
    <w:rsid w:val="00416E67"/>
    <w:rsid w:val="0041788A"/>
    <w:rsid w:val="00417A7C"/>
    <w:rsid w:val="00421295"/>
    <w:rsid w:val="004264C7"/>
    <w:rsid w:val="00426C07"/>
    <w:rsid w:val="0042736C"/>
    <w:rsid w:val="004273B1"/>
    <w:rsid w:val="004276CB"/>
    <w:rsid w:val="00427F58"/>
    <w:rsid w:val="00430F98"/>
    <w:rsid w:val="00431011"/>
    <w:rsid w:val="00431250"/>
    <w:rsid w:val="0043425A"/>
    <w:rsid w:val="00434AC7"/>
    <w:rsid w:val="004352CB"/>
    <w:rsid w:val="00435364"/>
    <w:rsid w:val="00437C00"/>
    <w:rsid w:val="00440372"/>
    <w:rsid w:val="00441134"/>
    <w:rsid w:val="004412A5"/>
    <w:rsid w:val="00445938"/>
    <w:rsid w:val="00445D71"/>
    <w:rsid w:val="00447230"/>
    <w:rsid w:val="00447794"/>
    <w:rsid w:val="00447978"/>
    <w:rsid w:val="00450E24"/>
    <w:rsid w:val="00452D3A"/>
    <w:rsid w:val="00452F0C"/>
    <w:rsid w:val="00453C97"/>
    <w:rsid w:val="0045481F"/>
    <w:rsid w:val="00460DD0"/>
    <w:rsid w:val="00461E80"/>
    <w:rsid w:val="004633B9"/>
    <w:rsid w:val="0046636C"/>
    <w:rsid w:val="00466454"/>
    <w:rsid w:val="00470E72"/>
    <w:rsid w:val="00471203"/>
    <w:rsid w:val="0047133C"/>
    <w:rsid w:val="00474311"/>
    <w:rsid w:val="004747F9"/>
    <w:rsid w:val="00475666"/>
    <w:rsid w:val="0047574B"/>
    <w:rsid w:val="004761AF"/>
    <w:rsid w:val="0048265C"/>
    <w:rsid w:val="00486EC5"/>
    <w:rsid w:val="0049011F"/>
    <w:rsid w:val="00492246"/>
    <w:rsid w:val="004936F4"/>
    <w:rsid w:val="00494CC8"/>
    <w:rsid w:val="00496E7B"/>
    <w:rsid w:val="0049788B"/>
    <w:rsid w:val="004A244B"/>
    <w:rsid w:val="004A4533"/>
    <w:rsid w:val="004A5CB3"/>
    <w:rsid w:val="004A6E6E"/>
    <w:rsid w:val="004A7081"/>
    <w:rsid w:val="004B09F8"/>
    <w:rsid w:val="004B1581"/>
    <w:rsid w:val="004B3EB2"/>
    <w:rsid w:val="004B5C0F"/>
    <w:rsid w:val="004C0889"/>
    <w:rsid w:val="004C23EB"/>
    <w:rsid w:val="004C4835"/>
    <w:rsid w:val="004D2A60"/>
    <w:rsid w:val="004D38EF"/>
    <w:rsid w:val="004D5470"/>
    <w:rsid w:val="004D62CB"/>
    <w:rsid w:val="004D7656"/>
    <w:rsid w:val="004D7EF1"/>
    <w:rsid w:val="004E180E"/>
    <w:rsid w:val="004E2C5F"/>
    <w:rsid w:val="004E6C3B"/>
    <w:rsid w:val="004F091A"/>
    <w:rsid w:val="004F1262"/>
    <w:rsid w:val="004F1F5C"/>
    <w:rsid w:val="004F2C0E"/>
    <w:rsid w:val="004F2F7B"/>
    <w:rsid w:val="004F4B29"/>
    <w:rsid w:val="004F6206"/>
    <w:rsid w:val="004F69F0"/>
    <w:rsid w:val="004F6FA8"/>
    <w:rsid w:val="00500342"/>
    <w:rsid w:val="00501203"/>
    <w:rsid w:val="0050496B"/>
    <w:rsid w:val="00505C1D"/>
    <w:rsid w:val="005101E2"/>
    <w:rsid w:val="00510EA2"/>
    <w:rsid w:val="00511AE5"/>
    <w:rsid w:val="00512F0C"/>
    <w:rsid w:val="00514F74"/>
    <w:rsid w:val="005150A6"/>
    <w:rsid w:val="00516F54"/>
    <w:rsid w:val="0051748B"/>
    <w:rsid w:val="005202C6"/>
    <w:rsid w:val="005211A2"/>
    <w:rsid w:val="00522228"/>
    <w:rsid w:val="0052224D"/>
    <w:rsid w:val="005226BC"/>
    <w:rsid w:val="00523DAF"/>
    <w:rsid w:val="00526C12"/>
    <w:rsid w:val="00527B63"/>
    <w:rsid w:val="005309B8"/>
    <w:rsid w:val="005327EB"/>
    <w:rsid w:val="00540010"/>
    <w:rsid w:val="00540B55"/>
    <w:rsid w:val="00541357"/>
    <w:rsid w:val="005415A7"/>
    <w:rsid w:val="00544F8A"/>
    <w:rsid w:val="00546252"/>
    <w:rsid w:val="00552496"/>
    <w:rsid w:val="00552711"/>
    <w:rsid w:val="005528A4"/>
    <w:rsid w:val="00555346"/>
    <w:rsid w:val="00555772"/>
    <w:rsid w:val="0056016D"/>
    <w:rsid w:val="00570651"/>
    <w:rsid w:val="0057079E"/>
    <w:rsid w:val="00573856"/>
    <w:rsid w:val="00573DFE"/>
    <w:rsid w:val="0057492C"/>
    <w:rsid w:val="005754FF"/>
    <w:rsid w:val="00576AE5"/>
    <w:rsid w:val="00576F5E"/>
    <w:rsid w:val="00577A4C"/>
    <w:rsid w:val="00580056"/>
    <w:rsid w:val="005801EC"/>
    <w:rsid w:val="00580683"/>
    <w:rsid w:val="00580894"/>
    <w:rsid w:val="00581DE0"/>
    <w:rsid w:val="0058479C"/>
    <w:rsid w:val="0058590F"/>
    <w:rsid w:val="00586855"/>
    <w:rsid w:val="005904A6"/>
    <w:rsid w:val="0059056E"/>
    <w:rsid w:val="00592352"/>
    <w:rsid w:val="00592D38"/>
    <w:rsid w:val="005939DE"/>
    <w:rsid w:val="005949C4"/>
    <w:rsid w:val="00595367"/>
    <w:rsid w:val="00597A1E"/>
    <w:rsid w:val="005A0066"/>
    <w:rsid w:val="005A07F5"/>
    <w:rsid w:val="005A0867"/>
    <w:rsid w:val="005A0C1B"/>
    <w:rsid w:val="005A180A"/>
    <w:rsid w:val="005A18A7"/>
    <w:rsid w:val="005A1C3E"/>
    <w:rsid w:val="005A272B"/>
    <w:rsid w:val="005A28A8"/>
    <w:rsid w:val="005A41CC"/>
    <w:rsid w:val="005A4F6D"/>
    <w:rsid w:val="005A6818"/>
    <w:rsid w:val="005B08A6"/>
    <w:rsid w:val="005B29A8"/>
    <w:rsid w:val="005B44B1"/>
    <w:rsid w:val="005B52CE"/>
    <w:rsid w:val="005B60F0"/>
    <w:rsid w:val="005B681E"/>
    <w:rsid w:val="005B6EBB"/>
    <w:rsid w:val="005C00EA"/>
    <w:rsid w:val="005C020F"/>
    <w:rsid w:val="005C1932"/>
    <w:rsid w:val="005C20FA"/>
    <w:rsid w:val="005C224F"/>
    <w:rsid w:val="005C2B8A"/>
    <w:rsid w:val="005C3515"/>
    <w:rsid w:val="005C4133"/>
    <w:rsid w:val="005C5276"/>
    <w:rsid w:val="005C52E5"/>
    <w:rsid w:val="005D0D14"/>
    <w:rsid w:val="005D0F48"/>
    <w:rsid w:val="005D5587"/>
    <w:rsid w:val="005D60FA"/>
    <w:rsid w:val="005D6799"/>
    <w:rsid w:val="005D7EAA"/>
    <w:rsid w:val="005E1DE5"/>
    <w:rsid w:val="005E32B7"/>
    <w:rsid w:val="005E45AA"/>
    <w:rsid w:val="005E63FA"/>
    <w:rsid w:val="005E75B3"/>
    <w:rsid w:val="005E7A0F"/>
    <w:rsid w:val="005E7F07"/>
    <w:rsid w:val="005F071A"/>
    <w:rsid w:val="005F1C9F"/>
    <w:rsid w:val="005F2764"/>
    <w:rsid w:val="005F6F02"/>
    <w:rsid w:val="005F7577"/>
    <w:rsid w:val="005F7C4C"/>
    <w:rsid w:val="006035E2"/>
    <w:rsid w:val="00603B13"/>
    <w:rsid w:val="0060566B"/>
    <w:rsid w:val="00606194"/>
    <w:rsid w:val="006109E5"/>
    <w:rsid w:val="00611A19"/>
    <w:rsid w:val="0061212A"/>
    <w:rsid w:val="00612400"/>
    <w:rsid w:val="00614698"/>
    <w:rsid w:val="00615D08"/>
    <w:rsid w:val="0061618B"/>
    <w:rsid w:val="00617CDA"/>
    <w:rsid w:val="006215EC"/>
    <w:rsid w:val="006217A3"/>
    <w:rsid w:val="00621D78"/>
    <w:rsid w:val="00627824"/>
    <w:rsid w:val="00630AD2"/>
    <w:rsid w:val="0063193F"/>
    <w:rsid w:val="00632AFB"/>
    <w:rsid w:val="00636FB7"/>
    <w:rsid w:val="0063722A"/>
    <w:rsid w:val="006429E3"/>
    <w:rsid w:val="00643E7C"/>
    <w:rsid w:val="006467C3"/>
    <w:rsid w:val="00650008"/>
    <w:rsid w:val="0065129C"/>
    <w:rsid w:val="006526F3"/>
    <w:rsid w:val="006545E5"/>
    <w:rsid w:val="00654E24"/>
    <w:rsid w:val="00656A0B"/>
    <w:rsid w:val="00660FBB"/>
    <w:rsid w:val="00661593"/>
    <w:rsid w:val="00661AE7"/>
    <w:rsid w:val="00661E4F"/>
    <w:rsid w:val="00662F9D"/>
    <w:rsid w:val="00666CBC"/>
    <w:rsid w:val="00666CBD"/>
    <w:rsid w:val="0067447B"/>
    <w:rsid w:val="00674741"/>
    <w:rsid w:val="0067559D"/>
    <w:rsid w:val="0067653A"/>
    <w:rsid w:val="006773C8"/>
    <w:rsid w:val="0067749A"/>
    <w:rsid w:val="00677A8A"/>
    <w:rsid w:val="006810B3"/>
    <w:rsid w:val="00681B53"/>
    <w:rsid w:val="00686B24"/>
    <w:rsid w:val="00690977"/>
    <w:rsid w:val="006910EA"/>
    <w:rsid w:val="00692C18"/>
    <w:rsid w:val="00692C63"/>
    <w:rsid w:val="00694A18"/>
    <w:rsid w:val="006957F9"/>
    <w:rsid w:val="00696A56"/>
    <w:rsid w:val="006A01C8"/>
    <w:rsid w:val="006A7703"/>
    <w:rsid w:val="006B2245"/>
    <w:rsid w:val="006B2AFC"/>
    <w:rsid w:val="006B398C"/>
    <w:rsid w:val="006B3C66"/>
    <w:rsid w:val="006B51A1"/>
    <w:rsid w:val="006B590D"/>
    <w:rsid w:val="006B7330"/>
    <w:rsid w:val="006C1BC3"/>
    <w:rsid w:val="006C21A7"/>
    <w:rsid w:val="006C4A4E"/>
    <w:rsid w:val="006C4F71"/>
    <w:rsid w:val="006C6F97"/>
    <w:rsid w:val="006C743C"/>
    <w:rsid w:val="006D2358"/>
    <w:rsid w:val="006D3924"/>
    <w:rsid w:val="006D407C"/>
    <w:rsid w:val="006D4A6A"/>
    <w:rsid w:val="006D63CD"/>
    <w:rsid w:val="006D65BF"/>
    <w:rsid w:val="006E001F"/>
    <w:rsid w:val="006E1257"/>
    <w:rsid w:val="006E1491"/>
    <w:rsid w:val="006E1C0B"/>
    <w:rsid w:val="006E1E33"/>
    <w:rsid w:val="006E1E6B"/>
    <w:rsid w:val="006E2CC5"/>
    <w:rsid w:val="006E30F7"/>
    <w:rsid w:val="006E3324"/>
    <w:rsid w:val="006E3FA4"/>
    <w:rsid w:val="006E469D"/>
    <w:rsid w:val="006E5C38"/>
    <w:rsid w:val="006F0423"/>
    <w:rsid w:val="006F07A1"/>
    <w:rsid w:val="006F12B7"/>
    <w:rsid w:val="006F1EB5"/>
    <w:rsid w:val="006F3114"/>
    <w:rsid w:val="006F32C2"/>
    <w:rsid w:val="006F3AA6"/>
    <w:rsid w:val="006F5E16"/>
    <w:rsid w:val="006F64B6"/>
    <w:rsid w:val="00700553"/>
    <w:rsid w:val="00701360"/>
    <w:rsid w:val="007035E8"/>
    <w:rsid w:val="00703B22"/>
    <w:rsid w:val="00703E5C"/>
    <w:rsid w:val="0070450A"/>
    <w:rsid w:val="00707B36"/>
    <w:rsid w:val="00711415"/>
    <w:rsid w:val="00711DA4"/>
    <w:rsid w:val="007134DA"/>
    <w:rsid w:val="007145CB"/>
    <w:rsid w:val="00715C07"/>
    <w:rsid w:val="00721AD0"/>
    <w:rsid w:val="00725834"/>
    <w:rsid w:val="00726DBC"/>
    <w:rsid w:val="00727109"/>
    <w:rsid w:val="0072739E"/>
    <w:rsid w:val="00733F0C"/>
    <w:rsid w:val="00734AB2"/>
    <w:rsid w:val="00735F95"/>
    <w:rsid w:val="00736701"/>
    <w:rsid w:val="00741A16"/>
    <w:rsid w:val="00742CC4"/>
    <w:rsid w:val="00743F84"/>
    <w:rsid w:val="0074490C"/>
    <w:rsid w:val="0074631F"/>
    <w:rsid w:val="0074788B"/>
    <w:rsid w:val="00750D59"/>
    <w:rsid w:val="00750DE7"/>
    <w:rsid w:val="00751B5D"/>
    <w:rsid w:val="00751EF2"/>
    <w:rsid w:val="00752F89"/>
    <w:rsid w:val="00753608"/>
    <w:rsid w:val="00753B4A"/>
    <w:rsid w:val="007541AE"/>
    <w:rsid w:val="00755E64"/>
    <w:rsid w:val="00761213"/>
    <w:rsid w:val="007625D6"/>
    <w:rsid w:val="007626CC"/>
    <w:rsid w:val="00763A74"/>
    <w:rsid w:val="00763CF4"/>
    <w:rsid w:val="00766AAA"/>
    <w:rsid w:val="007672B9"/>
    <w:rsid w:val="007675EE"/>
    <w:rsid w:val="0077047B"/>
    <w:rsid w:val="0077084B"/>
    <w:rsid w:val="00770BEF"/>
    <w:rsid w:val="007743DB"/>
    <w:rsid w:val="007749BB"/>
    <w:rsid w:val="007755E4"/>
    <w:rsid w:val="00775A17"/>
    <w:rsid w:val="00777703"/>
    <w:rsid w:val="0077790C"/>
    <w:rsid w:val="00780BDE"/>
    <w:rsid w:val="007812B9"/>
    <w:rsid w:val="0078142C"/>
    <w:rsid w:val="00781E42"/>
    <w:rsid w:val="007828A2"/>
    <w:rsid w:val="007830DE"/>
    <w:rsid w:val="007830ED"/>
    <w:rsid w:val="0078343B"/>
    <w:rsid w:val="00784CE8"/>
    <w:rsid w:val="007875B1"/>
    <w:rsid w:val="0078779B"/>
    <w:rsid w:val="0079147B"/>
    <w:rsid w:val="007938C3"/>
    <w:rsid w:val="007956AD"/>
    <w:rsid w:val="007A16E1"/>
    <w:rsid w:val="007A16F1"/>
    <w:rsid w:val="007B1241"/>
    <w:rsid w:val="007B4E33"/>
    <w:rsid w:val="007B61B0"/>
    <w:rsid w:val="007B7FBF"/>
    <w:rsid w:val="007C09E5"/>
    <w:rsid w:val="007C5ADC"/>
    <w:rsid w:val="007C5B19"/>
    <w:rsid w:val="007C7406"/>
    <w:rsid w:val="007D0004"/>
    <w:rsid w:val="007D056D"/>
    <w:rsid w:val="007D126A"/>
    <w:rsid w:val="007D36D9"/>
    <w:rsid w:val="007D43FF"/>
    <w:rsid w:val="007D57D2"/>
    <w:rsid w:val="007D668A"/>
    <w:rsid w:val="007D6BB7"/>
    <w:rsid w:val="007E158E"/>
    <w:rsid w:val="007E1902"/>
    <w:rsid w:val="007E1FC1"/>
    <w:rsid w:val="007E251B"/>
    <w:rsid w:val="007E3DBE"/>
    <w:rsid w:val="007E3F3B"/>
    <w:rsid w:val="007E5B93"/>
    <w:rsid w:val="007E69BC"/>
    <w:rsid w:val="007E6B39"/>
    <w:rsid w:val="007E7574"/>
    <w:rsid w:val="007F00A0"/>
    <w:rsid w:val="007F0673"/>
    <w:rsid w:val="007F072C"/>
    <w:rsid w:val="007F1CC0"/>
    <w:rsid w:val="007F442A"/>
    <w:rsid w:val="007F48F0"/>
    <w:rsid w:val="007F4ECA"/>
    <w:rsid w:val="007F58D4"/>
    <w:rsid w:val="007F7F4D"/>
    <w:rsid w:val="0080125F"/>
    <w:rsid w:val="008020E1"/>
    <w:rsid w:val="00803043"/>
    <w:rsid w:val="0080419B"/>
    <w:rsid w:val="008067E2"/>
    <w:rsid w:val="0081116D"/>
    <w:rsid w:val="008112E2"/>
    <w:rsid w:val="00811DB0"/>
    <w:rsid w:val="008126FB"/>
    <w:rsid w:val="0081402F"/>
    <w:rsid w:val="0081483E"/>
    <w:rsid w:val="008161D1"/>
    <w:rsid w:val="00816690"/>
    <w:rsid w:val="00816F15"/>
    <w:rsid w:val="008204BC"/>
    <w:rsid w:val="008222D8"/>
    <w:rsid w:val="0082267D"/>
    <w:rsid w:val="008270EE"/>
    <w:rsid w:val="008313AD"/>
    <w:rsid w:val="0083188B"/>
    <w:rsid w:val="008321CF"/>
    <w:rsid w:val="008332E7"/>
    <w:rsid w:val="00834928"/>
    <w:rsid w:val="008367DB"/>
    <w:rsid w:val="00836A18"/>
    <w:rsid w:val="00837465"/>
    <w:rsid w:val="00842FBD"/>
    <w:rsid w:val="008430B8"/>
    <w:rsid w:val="00843D71"/>
    <w:rsid w:val="00844A21"/>
    <w:rsid w:val="00844B8B"/>
    <w:rsid w:val="00845312"/>
    <w:rsid w:val="00845BA9"/>
    <w:rsid w:val="00845FE8"/>
    <w:rsid w:val="0084672D"/>
    <w:rsid w:val="008536FC"/>
    <w:rsid w:val="00855E69"/>
    <w:rsid w:val="00856F20"/>
    <w:rsid w:val="008577CC"/>
    <w:rsid w:val="0086122E"/>
    <w:rsid w:val="008627A6"/>
    <w:rsid w:val="00863EBB"/>
    <w:rsid w:val="0086413F"/>
    <w:rsid w:val="008667BF"/>
    <w:rsid w:val="008700DD"/>
    <w:rsid w:val="008712DB"/>
    <w:rsid w:val="0087183C"/>
    <w:rsid w:val="00873F12"/>
    <w:rsid w:val="008742F0"/>
    <w:rsid w:val="008752C5"/>
    <w:rsid w:val="00875B4D"/>
    <w:rsid w:val="00875CE8"/>
    <w:rsid w:val="008773DE"/>
    <w:rsid w:val="0088317D"/>
    <w:rsid w:val="008832AA"/>
    <w:rsid w:val="008836DD"/>
    <w:rsid w:val="00883715"/>
    <w:rsid w:val="00884CF1"/>
    <w:rsid w:val="008867CB"/>
    <w:rsid w:val="008868F6"/>
    <w:rsid w:val="00887468"/>
    <w:rsid w:val="008879D5"/>
    <w:rsid w:val="008906DD"/>
    <w:rsid w:val="00891E46"/>
    <w:rsid w:val="00892E7B"/>
    <w:rsid w:val="00892EB9"/>
    <w:rsid w:val="008932A7"/>
    <w:rsid w:val="00894B57"/>
    <w:rsid w:val="00894B9C"/>
    <w:rsid w:val="00894DD1"/>
    <w:rsid w:val="00897955"/>
    <w:rsid w:val="008A186E"/>
    <w:rsid w:val="008A28F2"/>
    <w:rsid w:val="008A319A"/>
    <w:rsid w:val="008A322A"/>
    <w:rsid w:val="008A4AEC"/>
    <w:rsid w:val="008A506B"/>
    <w:rsid w:val="008A57CB"/>
    <w:rsid w:val="008A6602"/>
    <w:rsid w:val="008A662D"/>
    <w:rsid w:val="008A6D0E"/>
    <w:rsid w:val="008B009C"/>
    <w:rsid w:val="008B0578"/>
    <w:rsid w:val="008B07E5"/>
    <w:rsid w:val="008B4BD7"/>
    <w:rsid w:val="008B5401"/>
    <w:rsid w:val="008B7732"/>
    <w:rsid w:val="008C0406"/>
    <w:rsid w:val="008C0B8B"/>
    <w:rsid w:val="008C18C2"/>
    <w:rsid w:val="008C1D76"/>
    <w:rsid w:val="008C22E8"/>
    <w:rsid w:val="008C24F3"/>
    <w:rsid w:val="008C2725"/>
    <w:rsid w:val="008C5328"/>
    <w:rsid w:val="008C5ADF"/>
    <w:rsid w:val="008C65FE"/>
    <w:rsid w:val="008C712A"/>
    <w:rsid w:val="008C74E1"/>
    <w:rsid w:val="008C79CC"/>
    <w:rsid w:val="008D0FE1"/>
    <w:rsid w:val="008D676F"/>
    <w:rsid w:val="008D68CE"/>
    <w:rsid w:val="008D6D39"/>
    <w:rsid w:val="008D7A04"/>
    <w:rsid w:val="008E0BFD"/>
    <w:rsid w:val="008E3036"/>
    <w:rsid w:val="008E3F7C"/>
    <w:rsid w:val="008E571F"/>
    <w:rsid w:val="008E68DF"/>
    <w:rsid w:val="008E6C4E"/>
    <w:rsid w:val="008F1E4C"/>
    <w:rsid w:val="008F2441"/>
    <w:rsid w:val="008F2691"/>
    <w:rsid w:val="008F3402"/>
    <w:rsid w:val="008F34E9"/>
    <w:rsid w:val="008F4771"/>
    <w:rsid w:val="008F5D3D"/>
    <w:rsid w:val="008F6571"/>
    <w:rsid w:val="008F7B37"/>
    <w:rsid w:val="00900569"/>
    <w:rsid w:val="00901027"/>
    <w:rsid w:val="00903B2B"/>
    <w:rsid w:val="009062D7"/>
    <w:rsid w:val="00907FDB"/>
    <w:rsid w:val="00910C1E"/>
    <w:rsid w:val="00910DE1"/>
    <w:rsid w:val="00912EAC"/>
    <w:rsid w:val="009139A4"/>
    <w:rsid w:val="00914C7F"/>
    <w:rsid w:val="00914F1A"/>
    <w:rsid w:val="00917588"/>
    <w:rsid w:val="0092125F"/>
    <w:rsid w:val="00921495"/>
    <w:rsid w:val="009224DE"/>
    <w:rsid w:val="00923597"/>
    <w:rsid w:val="009256CE"/>
    <w:rsid w:val="0092746A"/>
    <w:rsid w:val="009305E7"/>
    <w:rsid w:val="00930743"/>
    <w:rsid w:val="00930AB2"/>
    <w:rsid w:val="00931626"/>
    <w:rsid w:val="0093280F"/>
    <w:rsid w:val="00933D7C"/>
    <w:rsid w:val="00934540"/>
    <w:rsid w:val="00934EC2"/>
    <w:rsid w:val="009351A3"/>
    <w:rsid w:val="00935E8E"/>
    <w:rsid w:val="00936065"/>
    <w:rsid w:val="00945FBC"/>
    <w:rsid w:val="0094649B"/>
    <w:rsid w:val="00950159"/>
    <w:rsid w:val="00951770"/>
    <w:rsid w:val="0095256B"/>
    <w:rsid w:val="009525FD"/>
    <w:rsid w:val="009531F7"/>
    <w:rsid w:val="0096034F"/>
    <w:rsid w:val="009614B5"/>
    <w:rsid w:val="009614E6"/>
    <w:rsid w:val="00962F55"/>
    <w:rsid w:val="00963A1F"/>
    <w:rsid w:val="009640AF"/>
    <w:rsid w:val="0096465B"/>
    <w:rsid w:val="00966111"/>
    <w:rsid w:val="009663CB"/>
    <w:rsid w:val="00967505"/>
    <w:rsid w:val="00967F5F"/>
    <w:rsid w:val="00970771"/>
    <w:rsid w:val="00970FDB"/>
    <w:rsid w:val="009733DC"/>
    <w:rsid w:val="009739DC"/>
    <w:rsid w:val="009752EB"/>
    <w:rsid w:val="00975D5B"/>
    <w:rsid w:val="00976ACE"/>
    <w:rsid w:val="00976D45"/>
    <w:rsid w:val="00977D11"/>
    <w:rsid w:val="00981591"/>
    <w:rsid w:val="00982139"/>
    <w:rsid w:val="009856B7"/>
    <w:rsid w:val="0098779D"/>
    <w:rsid w:val="00990BB6"/>
    <w:rsid w:val="00991632"/>
    <w:rsid w:val="00993730"/>
    <w:rsid w:val="00995A1C"/>
    <w:rsid w:val="009971B5"/>
    <w:rsid w:val="009971C6"/>
    <w:rsid w:val="00997AE6"/>
    <w:rsid w:val="009A01A8"/>
    <w:rsid w:val="009A02E9"/>
    <w:rsid w:val="009A7375"/>
    <w:rsid w:val="009B29F7"/>
    <w:rsid w:val="009B4238"/>
    <w:rsid w:val="009B4B6D"/>
    <w:rsid w:val="009B64E2"/>
    <w:rsid w:val="009B6B71"/>
    <w:rsid w:val="009B763D"/>
    <w:rsid w:val="009B794C"/>
    <w:rsid w:val="009C04CD"/>
    <w:rsid w:val="009C0FBD"/>
    <w:rsid w:val="009C103A"/>
    <w:rsid w:val="009C29F5"/>
    <w:rsid w:val="009C35A2"/>
    <w:rsid w:val="009C403A"/>
    <w:rsid w:val="009C44A0"/>
    <w:rsid w:val="009C47E0"/>
    <w:rsid w:val="009C522F"/>
    <w:rsid w:val="009D0DE3"/>
    <w:rsid w:val="009D146C"/>
    <w:rsid w:val="009D37AB"/>
    <w:rsid w:val="009D4CE8"/>
    <w:rsid w:val="009D59C6"/>
    <w:rsid w:val="009D6430"/>
    <w:rsid w:val="009D6C16"/>
    <w:rsid w:val="009D7259"/>
    <w:rsid w:val="009E03E5"/>
    <w:rsid w:val="009E0771"/>
    <w:rsid w:val="009E2B5E"/>
    <w:rsid w:val="009E3D8E"/>
    <w:rsid w:val="009E4184"/>
    <w:rsid w:val="009E429F"/>
    <w:rsid w:val="009E66B6"/>
    <w:rsid w:val="009F5FF4"/>
    <w:rsid w:val="009F7170"/>
    <w:rsid w:val="009F7454"/>
    <w:rsid w:val="00A00186"/>
    <w:rsid w:val="00A02932"/>
    <w:rsid w:val="00A061AD"/>
    <w:rsid w:val="00A062E2"/>
    <w:rsid w:val="00A07E41"/>
    <w:rsid w:val="00A07F3F"/>
    <w:rsid w:val="00A12C48"/>
    <w:rsid w:val="00A134A4"/>
    <w:rsid w:val="00A14C86"/>
    <w:rsid w:val="00A16CA6"/>
    <w:rsid w:val="00A17F08"/>
    <w:rsid w:val="00A20D22"/>
    <w:rsid w:val="00A20FFA"/>
    <w:rsid w:val="00A2248B"/>
    <w:rsid w:val="00A22C32"/>
    <w:rsid w:val="00A24674"/>
    <w:rsid w:val="00A25363"/>
    <w:rsid w:val="00A2792F"/>
    <w:rsid w:val="00A302A2"/>
    <w:rsid w:val="00A30ECD"/>
    <w:rsid w:val="00A31CB4"/>
    <w:rsid w:val="00A32915"/>
    <w:rsid w:val="00A35A87"/>
    <w:rsid w:val="00A37517"/>
    <w:rsid w:val="00A4195F"/>
    <w:rsid w:val="00A436EB"/>
    <w:rsid w:val="00A451FB"/>
    <w:rsid w:val="00A45249"/>
    <w:rsid w:val="00A45E8F"/>
    <w:rsid w:val="00A46511"/>
    <w:rsid w:val="00A47197"/>
    <w:rsid w:val="00A51C8B"/>
    <w:rsid w:val="00A5305A"/>
    <w:rsid w:val="00A53603"/>
    <w:rsid w:val="00A54EFF"/>
    <w:rsid w:val="00A561F4"/>
    <w:rsid w:val="00A56B83"/>
    <w:rsid w:val="00A615E6"/>
    <w:rsid w:val="00A64AE9"/>
    <w:rsid w:val="00A65398"/>
    <w:rsid w:val="00A66005"/>
    <w:rsid w:val="00A66C07"/>
    <w:rsid w:val="00A66C5F"/>
    <w:rsid w:val="00A67339"/>
    <w:rsid w:val="00A716A6"/>
    <w:rsid w:val="00A71C2B"/>
    <w:rsid w:val="00A734B5"/>
    <w:rsid w:val="00A75046"/>
    <w:rsid w:val="00A75560"/>
    <w:rsid w:val="00A766C8"/>
    <w:rsid w:val="00A81E5E"/>
    <w:rsid w:val="00A8232D"/>
    <w:rsid w:val="00A827E9"/>
    <w:rsid w:val="00A84E71"/>
    <w:rsid w:val="00A853E7"/>
    <w:rsid w:val="00A85EFE"/>
    <w:rsid w:val="00A86E20"/>
    <w:rsid w:val="00A87234"/>
    <w:rsid w:val="00A913FC"/>
    <w:rsid w:val="00A92337"/>
    <w:rsid w:val="00A938C3"/>
    <w:rsid w:val="00A93AC5"/>
    <w:rsid w:val="00A95151"/>
    <w:rsid w:val="00A95746"/>
    <w:rsid w:val="00AA0F3B"/>
    <w:rsid w:val="00AA1F65"/>
    <w:rsid w:val="00AA2C7C"/>
    <w:rsid w:val="00AA5B27"/>
    <w:rsid w:val="00AA68CA"/>
    <w:rsid w:val="00AA797A"/>
    <w:rsid w:val="00AA7A13"/>
    <w:rsid w:val="00AB0C6E"/>
    <w:rsid w:val="00AB23FA"/>
    <w:rsid w:val="00AB32D2"/>
    <w:rsid w:val="00AB416A"/>
    <w:rsid w:val="00AB7AC9"/>
    <w:rsid w:val="00AC09A1"/>
    <w:rsid w:val="00AC7611"/>
    <w:rsid w:val="00AC7999"/>
    <w:rsid w:val="00AC7E1D"/>
    <w:rsid w:val="00AD04D8"/>
    <w:rsid w:val="00AD0695"/>
    <w:rsid w:val="00AD0EB8"/>
    <w:rsid w:val="00AD1430"/>
    <w:rsid w:val="00AD5E08"/>
    <w:rsid w:val="00AD689D"/>
    <w:rsid w:val="00AE0DDD"/>
    <w:rsid w:val="00AE0F9D"/>
    <w:rsid w:val="00AE11B5"/>
    <w:rsid w:val="00AE25FB"/>
    <w:rsid w:val="00AE28E4"/>
    <w:rsid w:val="00AE33C4"/>
    <w:rsid w:val="00AE3959"/>
    <w:rsid w:val="00AE40EE"/>
    <w:rsid w:val="00AE4D1E"/>
    <w:rsid w:val="00AE5CA4"/>
    <w:rsid w:val="00AF015E"/>
    <w:rsid w:val="00AF0C5B"/>
    <w:rsid w:val="00AF2790"/>
    <w:rsid w:val="00AF2E21"/>
    <w:rsid w:val="00AF489A"/>
    <w:rsid w:val="00AF6D2F"/>
    <w:rsid w:val="00B00BCF"/>
    <w:rsid w:val="00B01D01"/>
    <w:rsid w:val="00B03798"/>
    <w:rsid w:val="00B0462E"/>
    <w:rsid w:val="00B04BEB"/>
    <w:rsid w:val="00B05597"/>
    <w:rsid w:val="00B05BF3"/>
    <w:rsid w:val="00B068B3"/>
    <w:rsid w:val="00B06F48"/>
    <w:rsid w:val="00B07A44"/>
    <w:rsid w:val="00B10A1C"/>
    <w:rsid w:val="00B11B95"/>
    <w:rsid w:val="00B13A30"/>
    <w:rsid w:val="00B14BDC"/>
    <w:rsid w:val="00B14D5A"/>
    <w:rsid w:val="00B159B1"/>
    <w:rsid w:val="00B16A35"/>
    <w:rsid w:val="00B16F8B"/>
    <w:rsid w:val="00B22235"/>
    <w:rsid w:val="00B2245A"/>
    <w:rsid w:val="00B241F1"/>
    <w:rsid w:val="00B25703"/>
    <w:rsid w:val="00B258F6"/>
    <w:rsid w:val="00B25B4A"/>
    <w:rsid w:val="00B27B7A"/>
    <w:rsid w:val="00B30DCC"/>
    <w:rsid w:val="00B3117C"/>
    <w:rsid w:val="00B32509"/>
    <w:rsid w:val="00B3405D"/>
    <w:rsid w:val="00B34800"/>
    <w:rsid w:val="00B34C62"/>
    <w:rsid w:val="00B3577E"/>
    <w:rsid w:val="00B36C6C"/>
    <w:rsid w:val="00B36EEE"/>
    <w:rsid w:val="00B37DA7"/>
    <w:rsid w:val="00B37E97"/>
    <w:rsid w:val="00B42A1C"/>
    <w:rsid w:val="00B441FD"/>
    <w:rsid w:val="00B44758"/>
    <w:rsid w:val="00B4574C"/>
    <w:rsid w:val="00B45AA1"/>
    <w:rsid w:val="00B504CC"/>
    <w:rsid w:val="00B510A3"/>
    <w:rsid w:val="00B51B08"/>
    <w:rsid w:val="00B51FC0"/>
    <w:rsid w:val="00B535B9"/>
    <w:rsid w:val="00B5384F"/>
    <w:rsid w:val="00B56A35"/>
    <w:rsid w:val="00B5745F"/>
    <w:rsid w:val="00B57650"/>
    <w:rsid w:val="00B607BC"/>
    <w:rsid w:val="00B62615"/>
    <w:rsid w:val="00B636DC"/>
    <w:rsid w:val="00B63FE3"/>
    <w:rsid w:val="00B71553"/>
    <w:rsid w:val="00B71675"/>
    <w:rsid w:val="00B73BB1"/>
    <w:rsid w:val="00B74E7B"/>
    <w:rsid w:val="00B76D15"/>
    <w:rsid w:val="00B77CDB"/>
    <w:rsid w:val="00B8208C"/>
    <w:rsid w:val="00B8296F"/>
    <w:rsid w:val="00B82975"/>
    <w:rsid w:val="00B832EC"/>
    <w:rsid w:val="00B83559"/>
    <w:rsid w:val="00B847C4"/>
    <w:rsid w:val="00B84AE8"/>
    <w:rsid w:val="00B854A2"/>
    <w:rsid w:val="00B85AF1"/>
    <w:rsid w:val="00B86839"/>
    <w:rsid w:val="00B90514"/>
    <w:rsid w:val="00B91806"/>
    <w:rsid w:val="00B9233F"/>
    <w:rsid w:val="00B92CB8"/>
    <w:rsid w:val="00B935BE"/>
    <w:rsid w:val="00B95D4A"/>
    <w:rsid w:val="00B964D7"/>
    <w:rsid w:val="00B9687C"/>
    <w:rsid w:val="00B971B6"/>
    <w:rsid w:val="00B97C94"/>
    <w:rsid w:val="00BA1546"/>
    <w:rsid w:val="00BA52D5"/>
    <w:rsid w:val="00BA627B"/>
    <w:rsid w:val="00BA7044"/>
    <w:rsid w:val="00BA775A"/>
    <w:rsid w:val="00BB1B2F"/>
    <w:rsid w:val="00BB2467"/>
    <w:rsid w:val="00BB3E8C"/>
    <w:rsid w:val="00BB56AE"/>
    <w:rsid w:val="00BB6188"/>
    <w:rsid w:val="00BB6653"/>
    <w:rsid w:val="00BB70D3"/>
    <w:rsid w:val="00BB75A4"/>
    <w:rsid w:val="00BB7737"/>
    <w:rsid w:val="00BB774A"/>
    <w:rsid w:val="00BC0806"/>
    <w:rsid w:val="00BC0F52"/>
    <w:rsid w:val="00BC2B93"/>
    <w:rsid w:val="00BC6734"/>
    <w:rsid w:val="00BD07CA"/>
    <w:rsid w:val="00BD0E94"/>
    <w:rsid w:val="00BD1299"/>
    <w:rsid w:val="00BD20D3"/>
    <w:rsid w:val="00BD3C71"/>
    <w:rsid w:val="00BD3C88"/>
    <w:rsid w:val="00BD6075"/>
    <w:rsid w:val="00BE1F61"/>
    <w:rsid w:val="00BE22FB"/>
    <w:rsid w:val="00BE274A"/>
    <w:rsid w:val="00BE3698"/>
    <w:rsid w:val="00BE4378"/>
    <w:rsid w:val="00BE4622"/>
    <w:rsid w:val="00BF006D"/>
    <w:rsid w:val="00BF0FB3"/>
    <w:rsid w:val="00BF1733"/>
    <w:rsid w:val="00BF1E41"/>
    <w:rsid w:val="00BF2520"/>
    <w:rsid w:val="00BF39C6"/>
    <w:rsid w:val="00BF50C7"/>
    <w:rsid w:val="00BF594B"/>
    <w:rsid w:val="00BF5EB8"/>
    <w:rsid w:val="00BF774B"/>
    <w:rsid w:val="00C0200B"/>
    <w:rsid w:val="00C02C09"/>
    <w:rsid w:val="00C03B03"/>
    <w:rsid w:val="00C03C60"/>
    <w:rsid w:val="00C05DC9"/>
    <w:rsid w:val="00C07A29"/>
    <w:rsid w:val="00C10B0B"/>
    <w:rsid w:val="00C10E5A"/>
    <w:rsid w:val="00C146C4"/>
    <w:rsid w:val="00C155D9"/>
    <w:rsid w:val="00C16340"/>
    <w:rsid w:val="00C1652E"/>
    <w:rsid w:val="00C17819"/>
    <w:rsid w:val="00C201FD"/>
    <w:rsid w:val="00C20235"/>
    <w:rsid w:val="00C2243F"/>
    <w:rsid w:val="00C2273D"/>
    <w:rsid w:val="00C24166"/>
    <w:rsid w:val="00C24637"/>
    <w:rsid w:val="00C24857"/>
    <w:rsid w:val="00C27471"/>
    <w:rsid w:val="00C31078"/>
    <w:rsid w:val="00C31D13"/>
    <w:rsid w:val="00C3288A"/>
    <w:rsid w:val="00C34EAB"/>
    <w:rsid w:val="00C404F2"/>
    <w:rsid w:val="00C42593"/>
    <w:rsid w:val="00C4317D"/>
    <w:rsid w:val="00C44C34"/>
    <w:rsid w:val="00C4608A"/>
    <w:rsid w:val="00C47C82"/>
    <w:rsid w:val="00C50C5E"/>
    <w:rsid w:val="00C51CFE"/>
    <w:rsid w:val="00C5368C"/>
    <w:rsid w:val="00C573A2"/>
    <w:rsid w:val="00C61721"/>
    <w:rsid w:val="00C63D2E"/>
    <w:rsid w:val="00C65493"/>
    <w:rsid w:val="00C72E70"/>
    <w:rsid w:val="00C747E0"/>
    <w:rsid w:val="00C74F5A"/>
    <w:rsid w:val="00C75197"/>
    <w:rsid w:val="00C77E3B"/>
    <w:rsid w:val="00C82BA9"/>
    <w:rsid w:val="00C82D41"/>
    <w:rsid w:val="00C83991"/>
    <w:rsid w:val="00C85886"/>
    <w:rsid w:val="00C86B24"/>
    <w:rsid w:val="00C8734D"/>
    <w:rsid w:val="00C87B12"/>
    <w:rsid w:val="00C90616"/>
    <w:rsid w:val="00C932A5"/>
    <w:rsid w:val="00C933E1"/>
    <w:rsid w:val="00C978E2"/>
    <w:rsid w:val="00C979F0"/>
    <w:rsid w:val="00C97E0B"/>
    <w:rsid w:val="00CA25BE"/>
    <w:rsid w:val="00CA3752"/>
    <w:rsid w:val="00CA3884"/>
    <w:rsid w:val="00CA4194"/>
    <w:rsid w:val="00CA534A"/>
    <w:rsid w:val="00CB00C2"/>
    <w:rsid w:val="00CB1468"/>
    <w:rsid w:val="00CB1602"/>
    <w:rsid w:val="00CB2235"/>
    <w:rsid w:val="00CB3BBB"/>
    <w:rsid w:val="00CB3ED3"/>
    <w:rsid w:val="00CB5AF5"/>
    <w:rsid w:val="00CB7014"/>
    <w:rsid w:val="00CB7547"/>
    <w:rsid w:val="00CC1FF3"/>
    <w:rsid w:val="00CC2A04"/>
    <w:rsid w:val="00CC40F5"/>
    <w:rsid w:val="00CC5341"/>
    <w:rsid w:val="00CC7066"/>
    <w:rsid w:val="00CD001B"/>
    <w:rsid w:val="00CD09B6"/>
    <w:rsid w:val="00CD1832"/>
    <w:rsid w:val="00CD219F"/>
    <w:rsid w:val="00CD3814"/>
    <w:rsid w:val="00CD48E1"/>
    <w:rsid w:val="00CD4E5F"/>
    <w:rsid w:val="00CD6D8E"/>
    <w:rsid w:val="00CD6F12"/>
    <w:rsid w:val="00CE035B"/>
    <w:rsid w:val="00CE056C"/>
    <w:rsid w:val="00CE355C"/>
    <w:rsid w:val="00CE47E4"/>
    <w:rsid w:val="00CE672B"/>
    <w:rsid w:val="00CE7E88"/>
    <w:rsid w:val="00CF07BE"/>
    <w:rsid w:val="00CF2571"/>
    <w:rsid w:val="00CF3490"/>
    <w:rsid w:val="00CF58EF"/>
    <w:rsid w:val="00CF70CE"/>
    <w:rsid w:val="00CF7274"/>
    <w:rsid w:val="00D00172"/>
    <w:rsid w:val="00D02D80"/>
    <w:rsid w:val="00D034B7"/>
    <w:rsid w:val="00D03F34"/>
    <w:rsid w:val="00D1078F"/>
    <w:rsid w:val="00D10DFE"/>
    <w:rsid w:val="00D132BD"/>
    <w:rsid w:val="00D132FB"/>
    <w:rsid w:val="00D14625"/>
    <w:rsid w:val="00D149EE"/>
    <w:rsid w:val="00D14D3D"/>
    <w:rsid w:val="00D16C60"/>
    <w:rsid w:val="00D17D0E"/>
    <w:rsid w:val="00D20257"/>
    <w:rsid w:val="00D224BB"/>
    <w:rsid w:val="00D22BD7"/>
    <w:rsid w:val="00D2535F"/>
    <w:rsid w:val="00D25463"/>
    <w:rsid w:val="00D25BE8"/>
    <w:rsid w:val="00D26016"/>
    <w:rsid w:val="00D30FCE"/>
    <w:rsid w:val="00D3278E"/>
    <w:rsid w:val="00D33DD4"/>
    <w:rsid w:val="00D379CB"/>
    <w:rsid w:val="00D40767"/>
    <w:rsid w:val="00D40D5E"/>
    <w:rsid w:val="00D419FF"/>
    <w:rsid w:val="00D42805"/>
    <w:rsid w:val="00D43C85"/>
    <w:rsid w:val="00D4461F"/>
    <w:rsid w:val="00D45A2A"/>
    <w:rsid w:val="00D46249"/>
    <w:rsid w:val="00D468D4"/>
    <w:rsid w:val="00D5386C"/>
    <w:rsid w:val="00D53A32"/>
    <w:rsid w:val="00D5450F"/>
    <w:rsid w:val="00D56340"/>
    <w:rsid w:val="00D578C0"/>
    <w:rsid w:val="00D57F3C"/>
    <w:rsid w:val="00D61637"/>
    <w:rsid w:val="00D6347F"/>
    <w:rsid w:val="00D72D19"/>
    <w:rsid w:val="00D74D9C"/>
    <w:rsid w:val="00D75AE8"/>
    <w:rsid w:val="00D75BA1"/>
    <w:rsid w:val="00D77215"/>
    <w:rsid w:val="00D77B95"/>
    <w:rsid w:val="00D80358"/>
    <w:rsid w:val="00D80E4D"/>
    <w:rsid w:val="00D81396"/>
    <w:rsid w:val="00D82DBF"/>
    <w:rsid w:val="00D8345E"/>
    <w:rsid w:val="00D846E2"/>
    <w:rsid w:val="00D90786"/>
    <w:rsid w:val="00D90AEC"/>
    <w:rsid w:val="00D91744"/>
    <w:rsid w:val="00D93005"/>
    <w:rsid w:val="00D94AC3"/>
    <w:rsid w:val="00D94EFC"/>
    <w:rsid w:val="00D96620"/>
    <w:rsid w:val="00D974AD"/>
    <w:rsid w:val="00DA155F"/>
    <w:rsid w:val="00DA1DF3"/>
    <w:rsid w:val="00DA229B"/>
    <w:rsid w:val="00DA2888"/>
    <w:rsid w:val="00DA4DA3"/>
    <w:rsid w:val="00DA5AF1"/>
    <w:rsid w:val="00DA5C16"/>
    <w:rsid w:val="00DA5EF2"/>
    <w:rsid w:val="00DA631C"/>
    <w:rsid w:val="00DB037A"/>
    <w:rsid w:val="00DB075B"/>
    <w:rsid w:val="00DB10C5"/>
    <w:rsid w:val="00DB2BAF"/>
    <w:rsid w:val="00DB3E98"/>
    <w:rsid w:val="00DB4BC1"/>
    <w:rsid w:val="00DB6DB4"/>
    <w:rsid w:val="00DB78A2"/>
    <w:rsid w:val="00DB7BE7"/>
    <w:rsid w:val="00DC1DF5"/>
    <w:rsid w:val="00DC320D"/>
    <w:rsid w:val="00DC60EE"/>
    <w:rsid w:val="00DC6758"/>
    <w:rsid w:val="00DD05F8"/>
    <w:rsid w:val="00DD09BB"/>
    <w:rsid w:val="00DD0B64"/>
    <w:rsid w:val="00DD1C5A"/>
    <w:rsid w:val="00DD4531"/>
    <w:rsid w:val="00DD4AEC"/>
    <w:rsid w:val="00DD5A31"/>
    <w:rsid w:val="00DD5D42"/>
    <w:rsid w:val="00DD6405"/>
    <w:rsid w:val="00DD6BF3"/>
    <w:rsid w:val="00DD73A7"/>
    <w:rsid w:val="00DE24C9"/>
    <w:rsid w:val="00DE2C35"/>
    <w:rsid w:val="00DE41CA"/>
    <w:rsid w:val="00DE4488"/>
    <w:rsid w:val="00DE5802"/>
    <w:rsid w:val="00DF0449"/>
    <w:rsid w:val="00DF4EA8"/>
    <w:rsid w:val="00DF5295"/>
    <w:rsid w:val="00DF5588"/>
    <w:rsid w:val="00DF6348"/>
    <w:rsid w:val="00DF7F4F"/>
    <w:rsid w:val="00E01AC1"/>
    <w:rsid w:val="00E05066"/>
    <w:rsid w:val="00E05CA5"/>
    <w:rsid w:val="00E062FD"/>
    <w:rsid w:val="00E065DD"/>
    <w:rsid w:val="00E069BA"/>
    <w:rsid w:val="00E1026B"/>
    <w:rsid w:val="00E109BF"/>
    <w:rsid w:val="00E12B57"/>
    <w:rsid w:val="00E13097"/>
    <w:rsid w:val="00E1405E"/>
    <w:rsid w:val="00E14DA4"/>
    <w:rsid w:val="00E173A8"/>
    <w:rsid w:val="00E20578"/>
    <w:rsid w:val="00E2172B"/>
    <w:rsid w:val="00E21BE6"/>
    <w:rsid w:val="00E255FF"/>
    <w:rsid w:val="00E33BC3"/>
    <w:rsid w:val="00E33EF1"/>
    <w:rsid w:val="00E34E9A"/>
    <w:rsid w:val="00E377B7"/>
    <w:rsid w:val="00E41FD0"/>
    <w:rsid w:val="00E42D27"/>
    <w:rsid w:val="00E46AE5"/>
    <w:rsid w:val="00E5003E"/>
    <w:rsid w:val="00E50EA1"/>
    <w:rsid w:val="00E52DC6"/>
    <w:rsid w:val="00E5377F"/>
    <w:rsid w:val="00E55AC5"/>
    <w:rsid w:val="00E60435"/>
    <w:rsid w:val="00E61177"/>
    <w:rsid w:val="00E629C1"/>
    <w:rsid w:val="00E62A2B"/>
    <w:rsid w:val="00E648DA"/>
    <w:rsid w:val="00E664C7"/>
    <w:rsid w:val="00E66CD6"/>
    <w:rsid w:val="00E6736E"/>
    <w:rsid w:val="00E67375"/>
    <w:rsid w:val="00E6749B"/>
    <w:rsid w:val="00E72E08"/>
    <w:rsid w:val="00E74433"/>
    <w:rsid w:val="00E7479C"/>
    <w:rsid w:val="00E756A5"/>
    <w:rsid w:val="00E765D0"/>
    <w:rsid w:val="00E8113F"/>
    <w:rsid w:val="00E83FF3"/>
    <w:rsid w:val="00E847A9"/>
    <w:rsid w:val="00E86B4D"/>
    <w:rsid w:val="00E8752B"/>
    <w:rsid w:val="00E90579"/>
    <w:rsid w:val="00E9092D"/>
    <w:rsid w:val="00E911DC"/>
    <w:rsid w:val="00E916EC"/>
    <w:rsid w:val="00E921B5"/>
    <w:rsid w:val="00EA02FB"/>
    <w:rsid w:val="00EA0F5A"/>
    <w:rsid w:val="00EA14EE"/>
    <w:rsid w:val="00EA1624"/>
    <w:rsid w:val="00EA2574"/>
    <w:rsid w:val="00EA28EB"/>
    <w:rsid w:val="00EA5956"/>
    <w:rsid w:val="00EA64E8"/>
    <w:rsid w:val="00EA6518"/>
    <w:rsid w:val="00EB3246"/>
    <w:rsid w:val="00EB36AD"/>
    <w:rsid w:val="00EB3B2E"/>
    <w:rsid w:val="00EB4B33"/>
    <w:rsid w:val="00EB4D0D"/>
    <w:rsid w:val="00EB5515"/>
    <w:rsid w:val="00EB75A8"/>
    <w:rsid w:val="00EC13A3"/>
    <w:rsid w:val="00EC255F"/>
    <w:rsid w:val="00EC67E3"/>
    <w:rsid w:val="00EC6F0A"/>
    <w:rsid w:val="00EC7065"/>
    <w:rsid w:val="00ED032E"/>
    <w:rsid w:val="00ED1474"/>
    <w:rsid w:val="00ED2A68"/>
    <w:rsid w:val="00ED6768"/>
    <w:rsid w:val="00ED6A22"/>
    <w:rsid w:val="00ED78D3"/>
    <w:rsid w:val="00EE1636"/>
    <w:rsid w:val="00EE210E"/>
    <w:rsid w:val="00EE2425"/>
    <w:rsid w:val="00EE36F9"/>
    <w:rsid w:val="00EE638F"/>
    <w:rsid w:val="00EE7106"/>
    <w:rsid w:val="00EF6DD5"/>
    <w:rsid w:val="00F00CA6"/>
    <w:rsid w:val="00F00E3C"/>
    <w:rsid w:val="00F02F06"/>
    <w:rsid w:val="00F049BE"/>
    <w:rsid w:val="00F055F8"/>
    <w:rsid w:val="00F074F6"/>
    <w:rsid w:val="00F103F5"/>
    <w:rsid w:val="00F12C7E"/>
    <w:rsid w:val="00F20016"/>
    <w:rsid w:val="00F2012C"/>
    <w:rsid w:val="00F20545"/>
    <w:rsid w:val="00F220C0"/>
    <w:rsid w:val="00F220C7"/>
    <w:rsid w:val="00F238C7"/>
    <w:rsid w:val="00F23B74"/>
    <w:rsid w:val="00F24812"/>
    <w:rsid w:val="00F25B38"/>
    <w:rsid w:val="00F260CA"/>
    <w:rsid w:val="00F265D5"/>
    <w:rsid w:val="00F275F0"/>
    <w:rsid w:val="00F276FF"/>
    <w:rsid w:val="00F30015"/>
    <w:rsid w:val="00F3003D"/>
    <w:rsid w:val="00F30A75"/>
    <w:rsid w:val="00F339C3"/>
    <w:rsid w:val="00F34722"/>
    <w:rsid w:val="00F35377"/>
    <w:rsid w:val="00F358E5"/>
    <w:rsid w:val="00F400F1"/>
    <w:rsid w:val="00F41179"/>
    <w:rsid w:val="00F41BAC"/>
    <w:rsid w:val="00F42EDB"/>
    <w:rsid w:val="00F4486A"/>
    <w:rsid w:val="00F44E0B"/>
    <w:rsid w:val="00F50F24"/>
    <w:rsid w:val="00F5180A"/>
    <w:rsid w:val="00F51EDC"/>
    <w:rsid w:val="00F53DC4"/>
    <w:rsid w:val="00F547C6"/>
    <w:rsid w:val="00F55669"/>
    <w:rsid w:val="00F62263"/>
    <w:rsid w:val="00F6311F"/>
    <w:rsid w:val="00F63C0D"/>
    <w:rsid w:val="00F64BAF"/>
    <w:rsid w:val="00F651C7"/>
    <w:rsid w:val="00F6531B"/>
    <w:rsid w:val="00F65C3F"/>
    <w:rsid w:val="00F70085"/>
    <w:rsid w:val="00F7076D"/>
    <w:rsid w:val="00F7149F"/>
    <w:rsid w:val="00F743D3"/>
    <w:rsid w:val="00F74911"/>
    <w:rsid w:val="00F75AB6"/>
    <w:rsid w:val="00F75E8E"/>
    <w:rsid w:val="00F7643C"/>
    <w:rsid w:val="00F76E79"/>
    <w:rsid w:val="00F77863"/>
    <w:rsid w:val="00F7786E"/>
    <w:rsid w:val="00F80C54"/>
    <w:rsid w:val="00F81D44"/>
    <w:rsid w:val="00F82DF3"/>
    <w:rsid w:val="00F84A10"/>
    <w:rsid w:val="00F84BC8"/>
    <w:rsid w:val="00F85877"/>
    <w:rsid w:val="00F85CFD"/>
    <w:rsid w:val="00F86722"/>
    <w:rsid w:val="00F86FF9"/>
    <w:rsid w:val="00F87F4A"/>
    <w:rsid w:val="00F91372"/>
    <w:rsid w:val="00F916B2"/>
    <w:rsid w:val="00F91D21"/>
    <w:rsid w:val="00F92913"/>
    <w:rsid w:val="00F94D9C"/>
    <w:rsid w:val="00F95A5C"/>
    <w:rsid w:val="00F967DD"/>
    <w:rsid w:val="00F9708B"/>
    <w:rsid w:val="00FA0168"/>
    <w:rsid w:val="00FA068B"/>
    <w:rsid w:val="00FA0852"/>
    <w:rsid w:val="00FA0DF1"/>
    <w:rsid w:val="00FA1E90"/>
    <w:rsid w:val="00FA38A5"/>
    <w:rsid w:val="00FA3EDC"/>
    <w:rsid w:val="00FA4D93"/>
    <w:rsid w:val="00FA5353"/>
    <w:rsid w:val="00FA6998"/>
    <w:rsid w:val="00FA6D5A"/>
    <w:rsid w:val="00FA77AC"/>
    <w:rsid w:val="00FB02C3"/>
    <w:rsid w:val="00FB3AB0"/>
    <w:rsid w:val="00FB3FB5"/>
    <w:rsid w:val="00FB4C6C"/>
    <w:rsid w:val="00FB5F34"/>
    <w:rsid w:val="00FC030E"/>
    <w:rsid w:val="00FC03E2"/>
    <w:rsid w:val="00FC1304"/>
    <w:rsid w:val="00FC1CA5"/>
    <w:rsid w:val="00FC2A12"/>
    <w:rsid w:val="00FC406A"/>
    <w:rsid w:val="00FC5826"/>
    <w:rsid w:val="00FC5A3C"/>
    <w:rsid w:val="00FC61FD"/>
    <w:rsid w:val="00FD044F"/>
    <w:rsid w:val="00FD0C80"/>
    <w:rsid w:val="00FD135A"/>
    <w:rsid w:val="00FD1AD7"/>
    <w:rsid w:val="00FD20BE"/>
    <w:rsid w:val="00FD2468"/>
    <w:rsid w:val="00FD3640"/>
    <w:rsid w:val="00FD42D2"/>
    <w:rsid w:val="00FD69BF"/>
    <w:rsid w:val="00FD734E"/>
    <w:rsid w:val="00FE1FF4"/>
    <w:rsid w:val="00FE449B"/>
    <w:rsid w:val="00FE67F2"/>
    <w:rsid w:val="00FE708A"/>
    <w:rsid w:val="00FF0203"/>
    <w:rsid w:val="00FF1FD2"/>
    <w:rsid w:val="00FF33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48C41CEA"/>
  <w15:docId w15:val="{F87F9B9D-7B31-45BD-B99E-2E721E44A2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525FD"/>
    <w:pPr>
      <w:suppressAutoHyphens/>
      <w:ind w:firstLine="284"/>
      <w:jc w:val="both"/>
    </w:pPr>
    <w:rPr>
      <w:szCs w:val="24"/>
      <w:lang w:eastAsia="ko-KR"/>
    </w:rPr>
  </w:style>
  <w:style w:type="paragraph" w:styleId="Balk1">
    <w:name w:val="heading 1"/>
    <w:aliases w:val="Heading L1"/>
    <w:basedOn w:val="Normal"/>
    <w:next w:val="FirstParagraph"/>
    <w:link w:val="Balk1Char"/>
    <w:uiPriority w:val="9"/>
    <w:qFormat/>
    <w:rsid w:val="00573DFE"/>
    <w:pPr>
      <w:keepNext/>
      <w:numPr>
        <w:numId w:val="14"/>
      </w:numPr>
      <w:spacing w:before="120" w:after="240"/>
      <w:ind w:left="284" w:hanging="284"/>
      <w:outlineLvl w:val="0"/>
    </w:pPr>
    <w:rPr>
      <w:b/>
      <w:sz w:val="24"/>
      <w:szCs w:val="22"/>
    </w:rPr>
  </w:style>
  <w:style w:type="paragraph" w:styleId="Balk2">
    <w:name w:val="heading 2"/>
    <w:aliases w:val="Heading L2"/>
    <w:basedOn w:val="Normal"/>
    <w:next w:val="FirstParagraph"/>
    <w:link w:val="Balk2Char"/>
    <w:uiPriority w:val="9"/>
    <w:qFormat/>
    <w:rsid w:val="00546252"/>
    <w:pPr>
      <w:numPr>
        <w:ilvl w:val="1"/>
        <w:numId w:val="14"/>
      </w:numPr>
      <w:spacing w:before="240" w:after="240"/>
      <w:ind w:left="568" w:hanging="284"/>
      <w:jc w:val="left"/>
      <w:outlineLvl w:val="1"/>
    </w:pPr>
    <w:rPr>
      <w:rFonts w:eastAsia="SimSun"/>
      <w:b/>
      <w:i/>
      <w:sz w:val="24"/>
      <w:szCs w:val="20"/>
    </w:rPr>
  </w:style>
  <w:style w:type="paragraph" w:styleId="Balk3">
    <w:name w:val="heading 3"/>
    <w:aliases w:val="Heading L3"/>
    <w:basedOn w:val="Normal"/>
    <w:next w:val="FirstParagraph"/>
    <w:link w:val="Balk3Char"/>
    <w:uiPriority w:val="9"/>
    <w:qFormat/>
    <w:rsid w:val="00D80E4D"/>
    <w:pPr>
      <w:numPr>
        <w:ilvl w:val="2"/>
        <w:numId w:val="14"/>
      </w:numPr>
      <w:outlineLvl w:val="2"/>
    </w:pPr>
    <w:rPr>
      <w:b/>
    </w:rPr>
  </w:style>
  <w:style w:type="paragraph" w:styleId="Balk4">
    <w:name w:val="heading 4"/>
    <w:aliases w:val="Heading L4"/>
    <w:basedOn w:val="Normal"/>
    <w:next w:val="FirstParagraph"/>
    <w:link w:val="Balk4Char"/>
    <w:uiPriority w:val="9"/>
    <w:qFormat/>
    <w:rsid w:val="002F49E5"/>
    <w:pPr>
      <w:keepNext/>
      <w:numPr>
        <w:ilvl w:val="3"/>
        <w:numId w:val="14"/>
      </w:numPr>
      <w:autoSpaceDE w:val="0"/>
      <w:autoSpaceDN w:val="0"/>
      <w:adjustRightInd w:val="0"/>
      <w:outlineLvl w:val="3"/>
    </w:pPr>
    <w:rPr>
      <w:rFonts w:eastAsia="Times New Roman"/>
      <w:b/>
      <w:bCs/>
      <w:szCs w:val="22"/>
      <w:lang w:eastAsia="en-US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345653"/>
    <w:pPr>
      <w:keepNext/>
      <w:keepLines/>
      <w:spacing w:before="40" w:line="259" w:lineRule="auto"/>
      <w:jc w:val="left"/>
      <w:outlineLvl w:val="4"/>
    </w:pPr>
    <w:rPr>
      <w:rFonts w:ascii="Arial Black" w:eastAsia="MS Gothic" w:hAnsi="Arial Black"/>
      <w:color w:val="2E74B5"/>
      <w:sz w:val="22"/>
      <w:szCs w:val="22"/>
      <w:lang w:val="tr-TR" w:eastAsia="en-US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345653"/>
    <w:pPr>
      <w:keepNext/>
      <w:keepLines/>
      <w:spacing w:before="40" w:line="259" w:lineRule="auto"/>
      <w:jc w:val="left"/>
      <w:outlineLvl w:val="5"/>
    </w:pPr>
    <w:rPr>
      <w:rFonts w:ascii="Arial Black" w:eastAsia="MS Gothic" w:hAnsi="Arial Black"/>
      <w:color w:val="1F4D78"/>
      <w:sz w:val="22"/>
      <w:szCs w:val="22"/>
      <w:lang w:val="tr-TR" w:eastAsia="en-US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customStyle="1" w:styleId="FirstParagraph">
    <w:name w:val="First Paragraph"/>
    <w:basedOn w:val="Normal"/>
    <w:link w:val="FirstParagraphChar"/>
    <w:qFormat/>
    <w:rsid w:val="00D94AC3"/>
    <w:pPr>
      <w:spacing w:after="120"/>
    </w:pPr>
    <w:rPr>
      <w:lang w:eastAsia="en-US"/>
    </w:rPr>
  </w:style>
  <w:style w:type="character" w:customStyle="1" w:styleId="FirstParagraphChar">
    <w:name w:val="First Paragraph Char"/>
    <w:link w:val="FirstParagraph"/>
    <w:rsid w:val="00D94AC3"/>
    <w:rPr>
      <w:szCs w:val="24"/>
      <w:lang w:val="en-US" w:eastAsia="en-US"/>
    </w:rPr>
  </w:style>
  <w:style w:type="character" w:customStyle="1" w:styleId="Balk1Char">
    <w:name w:val="Başlık 1 Char"/>
    <w:aliases w:val="Heading L1 Char"/>
    <w:link w:val="Balk1"/>
    <w:uiPriority w:val="9"/>
    <w:rsid w:val="00573DFE"/>
    <w:rPr>
      <w:b/>
      <w:sz w:val="24"/>
      <w:szCs w:val="22"/>
      <w:lang w:val="en-US" w:eastAsia="ko-KR"/>
    </w:rPr>
  </w:style>
  <w:style w:type="character" w:customStyle="1" w:styleId="Balk2Char">
    <w:name w:val="Başlık 2 Char"/>
    <w:aliases w:val="Heading L2 Char"/>
    <w:link w:val="Balk2"/>
    <w:uiPriority w:val="9"/>
    <w:rsid w:val="00546252"/>
    <w:rPr>
      <w:rFonts w:eastAsia="SimSun"/>
      <w:b/>
      <w:i/>
      <w:sz w:val="24"/>
      <w:lang w:val="en-US" w:eastAsia="ko-KR"/>
    </w:rPr>
  </w:style>
  <w:style w:type="character" w:customStyle="1" w:styleId="Balk3Char">
    <w:name w:val="Başlık 3 Char"/>
    <w:aliases w:val="Heading L3 Char"/>
    <w:link w:val="Balk3"/>
    <w:uiPriority w:val="9"/>
    <w:rsid w:val="00345653"/>
    <w:rPr>
      <w:b/>
      <w:szCs w:val="24"/>
      <w:lang w:val="en-US" w:eastAsia="ko-KR"/>
    </w:rPr>
  </w:style>
  <w:style w:type="character" w:customStyle="1" w:styleId="Balk4Char">
    <w:name w:val="Başlık 4 Char"/>
    <w:aliases w:val="Heading L4 Char"/>
    <w:link w:val="Balk4"/>
    <w:uiPriority w:val="9"/>
    <w:rsid w:val="00A32915"/>
    <w:rPr>
      <w:rFonts w:eastAsia="Times New Roman"/>
      <w:b/>
      <w:bCs/>
      <w:sz w:val="22"/>
      <w:szCs w:val="22"/>
      <w:lang w:val="en-US" w:eastAsia="en-US"/>
    </w:rPr>
  </w:style>
  <w:style w:type="character" w:customStyle="1" w:styleId="Balk5Char">
    <w:name w:val="Başlık 5 Char"/>
    <w:link w:val="Balk5"/>
    <w:uiPriority w:val="9"/>
    <w:semiHidden/>
    <w:rsid w:val="00345653"/>
    <w:rPr>
      <w:rFonts w:ascii="Arial Black" w:eastAsia="MS Gothic" w:hAnsi="Arial Black" w:cs="Times New Roman"/>
      <w:color w:val="2E74B5"/>
      <w:sz w:val="22"/>
      <w:szCs w:val="22"/>
      <w:lang w:eastAsia="en-US"/>
    </w:rPr>
  </w:style>
  <w:style w:type="paragraph" w:styleId="GvdeMetni">
    <w:name w:val="Body Text"/>
    <w:basedOn w:val="Normal"/>
    <w:link w:val="GvdeMetniChar"/>
    <w:rsid w:val="00CC5341"/>
    <w:pPr>
      <w:spacing w:before="240"/>
    </w:pPr>
    <w:rPr>
      <w:rFonts w:eastAsia="Times New Roman"/>
      <w:szCs w:val="20"/>
      <w:lang w:val="x-none" w:eastAsia="el-GR"/>
    </w:rPr>
  </w:style>
  <w:style w:type="character" w:customStyle="1" w:styleId="GvdeMetniChar">
    <w:name w:val="Gövde Metni Char"/>
    <w:link w:val="GvdeMetni"/>
    <w:rsid w:val="00B82975"/>
    <w:rPr>
      <w:rFonts w:eastAsia="Times New Roman"/>
      <w:sz w:val="24"/>
      <w:lang w:eastAsia="el-GR"/>
    </w:rPr>
  </w:style>
  <w:style w:type="paragraph" w:styleId="SonNotMetni">
    <w:name w:val="endnote text"/>
    <w:basedOn w:val="Normal"/>
    <w:semiHidden/>
    <w:rsid w:val="00CC5341"/>
    <w:pPr>
      <w:spacing w:before="240"/>
    </w:pPr>
    <w:rPr>
      <w:rFonts w:ascii="Arial" w:eastAsia="Times New Roman" w:hAnsi="Arial"/>
      <w:szCs w:val="20"/>
      <w:lang w:val="en-GB" w:eastAsia="el-GR"/>
    </w:rPr>
  </w:style>
  <w:style w:type="paragraph" w:styleId="GvdeMetniGirintisi2">
    <w:name w:val="Body Text Indent 2"/>
    <w:basedOn w:val="Normal"/>
    <w:semiHidden/>
    <w:rsid w:val="00CC5341"/>
    <w:pPr>
      <w:tabs>
        <w:tab w:val="right" w:pos="4678"/>
      </w:tabs>
      <w:spacing w:line="252" w:lineRule="auto"/>
    </w:pPr>
    <w:rPr>
      <w:rFonts w:eastAsia="Times New Roman"/>
      <w:sz w:val="22"/>
      <w:szCs w:val="20"/>
      <w:lang w:val="en-GB" w:eastAsia="el-GR"/>
    </w:rPr>
  </w:style>
  <w:style w:type="character" w:styleId="HafifVurgulama">
    <w:name w:val="Subtle Emphasis"/>
    <w:uiPriority w:val="19"/>
    <w:qFormat/>
    <w:rsid w:val="00ED6768"/>
    <w:rPr>
      <w:i/>
      <w:iCs/>
    </w:rPr>
  </w:style>
  <w:style w:type="table" w:customStyle="1" w:styleId="Takvim1">
    <w:name w:val="Takvim 1"/>
    <w:basedOn w:val="NormalTablo"/>
    <w:uiPriority w:val="99"/>
    <w:qFormat/>
    <w:rsid w:val="00ED6768"/>
    <w:rPr>
      <w:rFonts w:ascii="Arial" w:eastAsia="MS PGothic" w:hAnsi="Arial"/>
      <w:sz w:val="22"/>
      <w:szCs w:val="22"/>
    </w:rPr>
    <w:tblPr>
      <w:tblStyleRowBandSize w:val="1"/>
      <w:tblStyleColBandSize w:val="1"/>
    </w:tblPr>
    <w:tcPr>
      <w:shd w:val="clear" w:color="auto" w:fill="auto"/>
    </w:tcPr>
    <w:tblStylePr w:type="firstRow">
      <w:pPr>
        <w:wordWrap/>
        <w:spacing w:beforeLines="0" w:beforeAutospacing="0" w:afterLines="0" w:afterAutospacing="0" w:line="240" w:lineRule="auto"/>
      </w:pPr>
      <w:rPr>
        <w:rFonts w:ascii="Arial" w:hAnsi="Arial"/>
        <w:b/>
        <w:i w:val="0"/>
        <w:color w:val="auto"/>
        <w:sz w:val="44"/>
      </w:rPr>
      <w:tblPr/>
      <w:tcPr>
        <w:vAlign w:val="bottom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  <w:tblStylePr w:type="band2Horz">
      <w:tblPr/>
      <w:tcPr>
        <w:tcBorders>
          <w:top w:val="single" w:sz="24" w:space="0" w:color="000000"/>
          <w:left w:val="nil"/>
          <w:bottom w:val="single" w:sz="24" w:space="0" w:color="000000"/>
          <w:right w:val="nil"/>
          <w:insideH w:val="nil"/>
          <w:insideV w:val="nil"/>
          <w:tl2br w:val="nil"/>
          <w:tr2bl w:val="nil"/>
        </w:tcBorders>
        <w:shd w:val="clear" w:color="auto" w:fill="auto"/>
      </w:tcPr>
    </w:tblStylePr>
  </w:style>
  <w:style w:type="paragraph" w:styleId="AralkYok">
    <w:name w:val="No Spacing"/>
    <w:link w:val="AralkYokChar"/>
    <w:uiPriority w:val="1"/>
    <w:qFormat/>
    <w:rsid w:val="00ED6768"/>
    <w:rPr>
      <w:rFonts w:ascii="Arial" w:eastAsia="MS PGothic" w:hAnsi="Arial"/>
      <w:sz w:val="22"/>
      <w:szCs w:val="22"/>
    </w:rPr>
  </w:style>
  <w:style w:type="character" w:customStyle="1" w:styleId="AralkYokChar">
    <w:name w:val="Aralık Yok Char"/>
    <w:link w:val="AralkYok"/>
    <w:uiPriority w:val="1"/>
    <w:rsid w:val="00ED6768"/>
    <w:rPr>
      <w:rFonts w:ascii="Arial" w:eastAsia="MS PGothic" w:hAnsi="Arial" w:cs="Times New Roman"/>
      <w:sz w:val="22"/>
      <w:szCs w:val="22"/>
      <w:lang w:val="en-US" w:eastAsia="en-US"/>
    </w:rPr>
  </w:style>
  <w:style w:type="paragraph" w:styleId="T3">
    <w:name w:val="toc 3"/>
    <w:basedOn w:val="Normal"/>
    <w:next w:val="Normal"/>
    <w:autoRedefine/>
    <w:uiPriority w:val="39"/>
    <w:unhideWhenUsed/>
    <w:rsid w:val="00DF0449"/>
    <w:pPr>
      <w:tabs>
        <w:tab w:val="left" w:pos="1276"/>
        <w:tab w:val="right" w:leader="dot" w:pos="9923"/>
      </w:tabs>
      <w:ind w:left="482"/>
    </w:pPr>
  </w:style>
  <w:style w:type="character" w:styleId="Gl">
    <w:name w:val="Strong"/>
    <w:uiPriority w:val="22"/>
    <w:qFormat/>
    <w:rsid w:val="001B791E"/>
    <w:rPr>
      <w:b/>
      <w:bCs/>
    </w:rPr>
  </w:style>
  <w:style w:type="paragraph" w:styleId="DipnotMetni">
    <w:name w:val="footnote text"/>
    <w:basedOn w:val="Normal"/>
    <w:link w:val="DipnotMetniChar"/>
    <w:uiPriority w:val="99"/>
    <w:semiHidden/>
    <w:unhideWhenUsed/>
    <w:rsid w:val="00DE24C9"/>
    <w:rPr>
      <w:szCs w:val="20"/>
    </w:rPr>
  </w:style>
  <w:style w:type="character" w:customStyle="1" w:styleId="DipnotMetniChar">
    <w:name w:val="Dipnot Metni Char"/>
    <w:link w:val="DipnotMetni"/>
    <w:uiPriority w:val="99"/>
    <w:semiHidden/>
    <w:rsid w:val="00DE24C9"/>
    <w:rPr>
      <w:lang w:val="en-US" w:eastAsia="ko-KR"/>
    </w:rPr>
  </w:style>
  <w:style w:type="character" w:styleId="DipnotBavurusu">
    <w:name w:val="footnote reference"/>
    <w:uiPriority w:val="99"/>
    <w:semiHidden/>
    <w:unhideWhenUsed/>
    <w:rsid w:val="00DE24C9"/>
    <w:rPr>
      <w:vertAlign w:val="superscript"/>
    </w:rPr>
  </w:style>
  <w:style w:type="paragraph" w:customStyle="1" w:styleId="Keywords">
    <w:name w:val="Keywords"/>
    <w:basedOn w:val="Normal"/>
    <w:rsid w:val="00ED2A68"/>
    <w:rPr>
      <w:i/>
      <w:sz w:val="18"/>
      <w:szCs w:val="16"/>
      <w:lang w:eastAsia="en-US"/>
    </w:rPr>
  </w:style>
  <w:style w:type="paragraph" w:customStyle="1" w:styleId="Author">
    <w:name w:val="Author"/>
    <w:basedOn w:val="Normal"/>
    <w:link w:val="AuthorChar"/>
    <w:qFormat/>
    <w:rsid w:val="00ED2A68"/>
    <w:pPr>
      <w:spacing w:after="240"/>
    </w:pPr>
    <w:rPr>
      <w:sz w:val="22"/>
    </w:rPr>
  </w:style>
  <w:style w:type="character" w:customStyle="1" w:styleId="AuthorChar">
    <w:name w:val="Author Char"/>
    <w:link w:val="Author"/>
    <w:rsid w:val="00ED2A68"/>
    <w:rPr>
      <w:sz w:val="22"/>
      <w:szCs w:val="24"/>
      <w:lang w:val="en-US" w:eastAsia="ko-KR"/>
    </w:rPr>
  </w:style>
  <w:style w:type="paragraph" w:customStyle="1" w:styleId="ArticleHistory">
    <w:name w:val="Article History"/>
    <w:basedOn w:val="Normal"/>
    <w:link w:val="ArticleHistoryChar"/>
    <w:qFormat/>
    <w:rsid w:val="00DF0449"/>
    <w:rPr>
      <w:i/>
      <w:sz w:val="18"/>
    </w:rPr>
  </w:style>
  <w:style w:type="character" w:customStyle="1" w:styleId="ArticleHistoryChar">
    <w:name w:val="Article History Char"/>
    <w:link w:val="ArticleHistory"/>
    <w:rsid w:val="00DF0449"/>
    <w:rPr>
      <w:i/>
      <w:sz w:val="18"/>
      <w:szCs w:val="24"/>
      <w:lang w:val="en-US" w:eastAsia="ko-KR"/>
    </w:rPr>
  </w:style>
  <w:style w:type="character" w:customStyle="1" w:styleId="Url">
    <w:name w:val="Url"/>
    <w:rsid w:val="00CC5341"/>
    <w:rPr>
      <w:rFonts w:ascii="Helvetica Condensed" w:hAnsi="Helvetica Condensed"/>
      <w:color w:val="008000"/>
      <w:sz w:val="18"/>
    </w:rPr>
  </w:style>
  <w:style w:type="paragraph" w:customStyle="1" w:styleId="Equation">
    <w:name w:val="Equation"/>
    <w:basedOn w:val="Normal"/>
    <w:next w:val="Normal"/>
    <w:rsid w:val="00452D3A"/>
    <w:pPr>
      <w:tabs>
        <w:tab w:val="right" w:pos="4819"/>
        <w:tab w:val="right" w:pos="5292"/>
      </w:tabs>
      <w:spacing w:after="240"/>
      <w:ind w:left="284"/>
    </w:pPr>
    <w:rPr>
      <w:rFonts w:eastAsia="Times New Roman"/>
      <w:szCs w:val="18"/>
      <w:lang w:eastAsia="en-US"/>
    </w:rPr>
  </w:style>
  <w:style w:type="paragraph" w:styleId="stBilgi">
    <w:name w:val="header"/>
    <w:basedOn w:val="Normal"/>
    <w:link w:val="stBilgiChar"/>
    <w:uiPriority w:val="99"/>
    <w:rsid w:val="00CC5341"/>
    <w:pPr>
      <w:tabs>
        <w:tab w:val="center" w:pos="4320"/>
        <w:tab w:val="right" w:pos="8640"/>
      </w:tabs>
    </w:pPr>
    <w:rPr>
      <w:lang w:val="x-none"/>
    </w:rPr>
  </w:style>
  <w:style w:type="character" w:customStyle="1" w:styleId="stBilgiChar">
    <w:name w:val="Üst Bilgi Char"/>
    <w:link w:val="stBilgi"/>
    <w:uiPriority w:val="99"/>
    <w:rsid w:val="009856B7"/>
    <w:rPr>
      <w:sz w:val="24"/>
      <w:szCs w:val="24"/>
      <w:lang w:eastAsia="ko-KR"/>
    </w:rPr>
  </w:style>
  <w:style w:type="paragraph" w:customStyle="1" w:styleId="HighligtText">
    <w:name w:val="Highligt Text"/>
    <w:basedOn w:val="ListeParagraf"/>
    <w:link w:val="HighligtTextChar"/>
    <w:qFormat/>
    <w:rsid w:val="00DF0449"/>
    <w:pPr>
      <w:numPr>
        <w:numId w:val="13"/>
      </w:numPr>
      <w:ind w:left="360"/>
    </w:pPr>
  </w:style>
  <w:style w:type="paragraph" w:styleId="ListeParagraf">
    <w:name w:val="List Paragraph"/>
    <w:basedOn w:val="Normal"/>
    <w:link w:val="ListeParagrafChar"/>
    <w:uiPriority w:val="34"/>
    <w:qFormat/>
    <w:rsid w:val="005B60F0"/>
    <w:pPr>
      <w:ind w:left="720"/>
      <w:contextualSpacing/>
    </w:pPr>
  </w:style>
  <w:style w:type="character" w:customStyle="1" w:styleId="ListeParagrafChar">
    <w:name w:val="Liste Paragraf Char"/>
    <w:link w:val="ListeParagraf"/>
    <w:uiPriority w:val="34"/>
    <w:rsid w:val="00DF0449"/>
    <w:rPr>
      <w:szCs w:val="24"/>
      <w:lang w:val="en-US" w:eastAsia="ko-KR"/>
    </w:rPr>
  </w:style>
  <w:style w:type="character" w:customStyle="1" w:styleId="HighligtTextChar">
    <w:name w:val="Highligt Text Char"/>
    <w:link w:val="HighligtText"/>
    <w:rsid w:val="00DF0449"/>
    <w:rPr>
      <w:szCs w:val="24"/>
      <w:lang w:val="en-US" w:eastAsia="ko-KR"/>
    </w:rPr>
  </w:style>
  <w:style w:type="character" w:styleId="SayfaNumaras">
    <w:name w:val="page number"/>
    <w:basedOn w:val="VarsaylanParagrafYazTipi"/>
    <w:semiHidden/>
    <w:rsid w:val="00CC5341"/>
  </w:style>
  <w:style w:type="paragraph" w:styleId="AltBilgi">
    <w:name w:val="footer"/>
    <w:basedOn w:val="Normal"/>
    <w:link w:val="AltBilgiChar"/>
    <w:uiPriority w:val="99"/>
    <w:rsid w:val="00CC5341"/>
    <w:pPr>
      <w:tabs>
        <w:tab w:val="center" w:pos="4320"/>
        <w:tab w:val="right" w:pos="8640"/>
      </w:tabs>
    </w:pPr>
    <w:rPr>
      <w:lang w:val="x-none"/>
    </w:rPr>
  </w:style>
  <w:style w:type="character" w:customStyle="1" w:styleId="AltBilgiChar">
    <w:name w:val="Alt Bilgi Char"/>
    <w:link w:val="AltBilgi"/>
    <w:uiPriority w:val="99"/>
    <w:rsid w:val="007C5ADC"/>
    <w:rPr>
      <w:sz w:val="24"/>
      <w:szCs w:val="24"/>
      <w:lang w:eastAsia="ko-KR"/>
    </w:rPr>
  </w:style>
  <w:style w:type="character" w:styleId="Kpr">
    <w:name w:val="Hyperlink"/>
    <w:uiPriority w:val="99"/>
    <w:unhideWhenUsed/>
    <w:rsid w:val="00353C50"/>
    <w:rPr>
      <w:color w:val="0000FF"/>
      <w:u w:val="single"/>
    </w:rPr>
  </w:style>
  <w:style w:type="table" w:styleId="TabloKlavuzu">
    <w:name w:val="Table Grid"/>
    <w:basedOn w:val="NormalTablo"/>
    <w:uiPriority w:val="39"/>
    <w:rsid w:val="009F5FF4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Vurgu">
    <w:name w:val="Emphasis"/>
    <w:uiPriority w:val="20"/>
    <w:qFormat/>
    <w:rsid w:val="00431250"/>
    <w:rPr>
      <w:i/>
      <w:iCs/>
      <w:sz w:val="16"/>
    </w:rPr>
  </w:style>
  <w:style w:type="paragraph" w:customStyle="1" w:styleId="TableHeadingSingleline">
    <w:name w:val="Table Heading Single line"/>
    <w:basedOn w:val="Normal"/>
    <w:rsid w:val="00C03C60"/>
    <w:pPr>
      <w:adjustRightInd w:val="0"/>
      <w:snapToGrid w:val="0"/>
      <w:spacing w:before="200" w:after="100" w:line="160" w:lineRule="exact"/>
      <w:jc w:val="center"/>
    </w:pPr>
    <w:rPr>
      <w:rFonts w:eastAsia="Times New Roman"/>
      <w:bCs/>
      <w:sz w:val="16"/>
      <w:lang w:val="en-AU" w:eastAsia="zh-CN"/>
    </w:rPr>
  </w:style>
  <w:style w:type="paragraph" w:customStyle="1" w:styleId="TableCell">
    <w:name w:val="Table Cell"/>
    <w:qFormat/>
    <w:rsid w:val="00C03C60"/>
    <w:pPr>
      <w:spacing w:line="200" w:lineRule="exact"/>
      <w:jc w:val="center"/>
    </w:pPr>
    <w:rPr>
      <w:rFonts w:eastAsia="Times New Roman"/>
      <w:bCs/>
      <w:sz w:val="16"/>
      <w:szCs w:val="16"/>
      <w:lang w:val="en-AU" w:eastAsia="zh-CN"/>
    </w:rPr>
  </w:style>
  <w:style w:type="paragraph" w:styleId="NormalWeb">
    <w:name w:val="Normal (Web)"/>
    <w:basedOn w:val="Normal"/>
    <w:uiPriority w:val="99"/>
    <w:unhideWhenUsed/>
    <w:rsid w:val="000C31D1"/>
    <w:pPr>
      <w:spacing w:before="100" w:beforeAutospacing="1" w:after="100" w:afterAutospacing="1"/>
    </w:pPr>
    <w:rPr>
      <w:rFonts w:eastAsia="Times New Roman"/>
      <w:lang w:eastAsia="en-US"/>
    </w:rPr>
  </w:style>
  <w:style w:type="character" w:customStyle="1" w:styleId="apple-converted-space">
    <w:name w:val="apple-converted-space"/>
    <w:rsid w:val="000C31D1"/>
  </w:style>
  <w:style w:type="paragraph" w:styleId="BalonMetni">
    <w:name w:val="Balloon Text"/>
    <w:basedOn w:val="Normal"/>
    <w:link w:val="BalonMetniChar"/>
    <w:uiPriority w:val="99"/>
    <w:semiHidden/>
    <w:unhideWhenUsed/>
    <w:rsid w:val="00E377B7"/>
    <w:rPr>
      <w:rFonts w:ascii="Tahoma" w:hAnsi="Tahoma"/>
      <w:sz w:val="16"/>
      <w:szCs w:val="16"/>
      <w:lang w:val="x-none"/>
    </w:rPr>
  </w:style>
  <w:style w:type="character" w:customStyle="1" w:styleId="BalonMetniChar">
    <w:name w:val="Balon Metni Char"/>
    <w:link w:val="BalonMetni"/>
    <w:uiPriority w:val="99"/>
    <w:semiHidden/>
    <w:rsid w:val="00E377B7"/>
    <w:rPr>
      <w:rFonts w:ascii="Tahoma" w:hAnsi="Tahoma" w:cs="Tahoma"/>
      <w:sz w:val="16"/>
      <w:szCs w:val="16"/>
      <w:lang w:eastAsia="ko-KR"/>
    </w:rPr>
  </w:style>
  <w:style w:type="paragraph" w:customStyle="1" w:styleId="FooterEven">
    <w:name w:val="Footer Even"/>
    <w:basedOn w:val="Normal"/>
    <w:qFormat/>
    <w:rsid w:val="00E377B7"/>
    <w:pPr>
      <w:pBdr>
        <w:top w:val="single" w:sz="4" w:space="1" w:color="4F81BD"/>
      </w:pBdr>
      <w:spacing w:after="180" w:line="264" w:lineRule="auto"/>
    </w:pPr>
    <w:rPr>
      <w:rFonts w:ascii="Calibri" w:eastAsia="Calibri" w:hAnsi="Calibri"/>
      <w:color w:val="1F497D"/>
      <w:szCs w:val="20"/>
      <w:lang w:eastAsia="ja-JP"/>
    </w:rPr>
  </w:style>
  <w:style w:type="character" w:styleId="zlenenKpr">
    <w:name w:val="FollowedHyperlink"/>
    <w:uiPriority w:val="99"/>
    <w:semiHidden/>
    <w:unhideWhenUsed/>
    <w:rsid w:val="001D4ABF"/>
    <w:rPr>
      <w:color w:val="800080"/>
      <w:u w:val="single"/>
    </w:rPr>
  </w:style>
  <w:style w:type="paragraph" w:styleId="KonuBal">
    <w:name w:val="Title"/>
    <w:aliases w:val="Title"/>
    <w:basedOn w:val="Normal"/>
    <w:next w:val="Normal"/>
    <w:link w:val="KonuBalChar"/>
    <w:uiPriority w:val="10"/>
    <w:qFormat/>
    <w:rsid w:val="0077790C"/>
    <w:pPr>
      <w:spacing w:before="360" w:after="360"/>
      <w:outlineLvl w:val="0"/>
    </w:pPr>
    <w:rPr>
      <w:rFonts w:eastAsia="MS Gothic"/>
      <w:b/>
      <w:bCs/>
      <w:kern w:val="28"/>
      <w:sz w:val="32"/>
      <w:szCs w:val="32"/>
    </w:rPr>
  </w:style>
  <w:style w:type="character" w:customStyle="1" w:styleId="KonuBalChar">
    <w:name w:val="Konu Başlığı Char"/>
    <w:aliases w:val="Title Char"/>
    <w:link w:val="KonuBal"/>
    <w:uiPriority w:val="10"/>
    <w:rsid w:val="0077790C"/>
    <w:rPr>
      <w:rFonts w:eastAsia="MS Gothic"/>
      <w:b/>
      <w:bCs/>
      <w:kern w:val="28"/>
      <w:sz w:val="32"/>
      <w:szCs w:val="32"/>
      <w:lang w:val="en-US" w:eastAsia="ko-KR"/>
    </w:rPr>
  </w:style>
  <w:style w:type="paragraph" w:customStyle="1" w:styleId="ManuscriptType">
    <w:name w:val="Manuscript Type"/>
    <w:basedOn w:val="Normal"/>
    <w:link w:val="ManuscriptTypeChar"/>
    <w:qFormat/>
    <w:rsid w:val="00E42D27"/>
    <w:pPr>
      <w:pBdr>
        <w:bottom w:val="single" w:sz="6" w:space="1" w:color="auto"/>
      </w:pBdr>
      <w:jc w:val="left"/>
    </w:pPr>
    <w:rPr>
      <w:smallCaps/>
      <w:spacing w:val="50"/>
    </w:rPr>
  </w:style>
  <w:style w:type="character" w:customStyle="1" w:styleId="ManuscriptTypeChar">
    <w:name w:val="Manuscript Type Char"/>
    <w:link w:val="ManuscriptType"/>
    <w:rsid w:val="00E42D27"/>
    <w:rPr>
      <w:smallCaps/>
      <w:spacing w:val="50"/>
      <w:szCs w:val="24"/>
      <w:lang w:val="en-US" w:eastAsia="ko-KR"/>
    </w:rPr>
  </w:style>
  <w:style w:type="paragraph" w:customStyle="1" w:styleId="Affiliation">
    <w:name w:val="Affiliation"/>
    <w:basedOn w:val="Normal"/>
    <w:link w:val="AffiliationChar"/>
    <w:qFormat/>
    <w:rsid w:val="00ED2A68"/>
    <w:pPr>
      <w:autoSpaceDE w:val="0"/>
      <w:autoSpaceDN w:val="0"/>
      <w:adjustRightInd w:val="0"/>
    </w:pPr>
    <w:rPr>
      <w:i/>
      <w:iCs/>
      <w:sz w:val="18"/>
      <w:szCs w:val="18"/>
      <w:lang w:eastAsia="en-US"/>
    </w:rPr>
  </w:style>
  <w:style w:type="character" w:customStyle="1" w:styleId="AffiliationChar">
    <w:name w:val="Affiliation Char"/>
    <w:link w:val="Affiliation"/>
    <w:rsid w:val="00ED2A68"/>
    <w:rPr>
      <w:i/>
      <w:iCs/>
      <w:sz w:val="18"/>
      <w:szCs w:val="18"/>
      <w:lang w:val="en-US" w:eastAsia="en-US"/>
    </w:rPr>
  </w:style>
  <w:style w:type="paragraph" w:customStyle="1" w:styleId="AbstractTitle">
    <w:name w:val="Abstract Title"/>
    <w:link w:val="AbstractTitleChar"/>
    <w:rsid w:val="00A32915"/>
    <w:pPr>
      <w:pBdr>
        <w:top w:val="single" w:sz="2" w:space="1" w:color="auto"/>
      </w:pBdr>
    </w:pPr>
    <w:rPr>
      <w:rFonts w:eastAsia="Times New Roman"/>
      <w:b/>
      <w:bCs/>
    </w:rPr>
  </w:style>
  <w:style w:type="character" w:customStyle="1" w:styleId="AbstractTitleChar">
    <w:name w:val="Abstract Title Char"/>
    <w:link w:val="AbstractTitle"/>
    <w:rsid w:val="00A32915"/>
    <w:rPr>
      <w:rFonts w:eastAsia="Times New Roman"/>
      <w:b/>
      <w:bCs/>
      <w:sz w:val="22"/>
      <w:szCs w:val="22"/>
      <w:lang w:val="en-US" w:eastAsia="en-US"/>
    </w:rPr>
  </w:style>
  <w:style w:type="paragraph" w:customStyle="1" w:styleId="Abstract">
    <w:name w:val="Abstract"/>
    <w:basedOn w:val="Normal"/>
    <w:link w:val="AbstractChar"/>
    <w:qFormat/>
    <w:rsid w:val="00753608"/>
    <w:rPr>
      <w:szCs w:val="18"/>
    </w:rPr>
  </w:style>
  <w:style w:type="character" w:customStyle="1" w:styleId="AbstractChar">
    <w:name w:val="Abstract Char"/>
    <w:link w:val="Abstract"/>
    <w:rsid w:val="00753608"/>
    <w:rPr>
      <w:szCs w:val="18"/>
      <w:lang w:val="en-US" w:eastAsia="ko-KR"/>
    </w:rPr>
  </w:style>
  <w:style w:type="paragraph" w:customStyle="1" w:styleId="UnnumberedHeading">
    <w:name w:val="Unnumbered Heading"/>
    <w:basedOn w:val="KonuBal"/>
    <w:link w:val="UnnumberedHeadingChar"/>
    <w:qFormat/>
    <w:rsid w:val="002E5994"/>
    <w:pPr>
      <w:keepNext/>
      <w:spacing w:after="240"/>
      <w:jc w:val="left"/>
    </w:pPr>
    <w:rPr>
      <w:sz w:val="24"/>
      <w:szCs w:val="16"/>
    </w:rPr>
  </w:style>
  <w:style w:type="character" w:customStyle="1" w:styleId="UnnumberedHeadingChar">
    <w:name w:val="Unnumbered Heading Char"/>
    <w:link w:val="UnnumberedHeading"/>
    <w:rsid w:val="00AB23FA"/>
    <w:rPr>
      <w:rFonts w:eastAsia="MS Gothic"/>
      <w:b/>
      <w:bCs/>
      <w:caps w:val="0"/>
      <w:kern w:val="28"/>
      <w:sz w:val="24"/>
      <w:szCs w:val="16"/>
      <w:lang w:val="en-US" w:eastAsia="ko-KR"/>
    </w:rPr>
  </w:style>
  <w:style w:type="paragraph" w:styleId="T1">
    <w:name w:val="toc 1"/>
    <w:basedOn w:val="Normal"/>
    <w:next w:val="Normal"/>
    <w:autoRedefine/>
    <w:uiPriority w:val="39"/>
    <w:unhideWhenUsed/>
    <w:rsid w:val="00816690"/>
    <w:pPr>
      <w:tabs>
        <w:tab w:val="left" w:pos="567"/>
        <w:tab w:val="right" w:leader="dot" w:pos="9923"/>
      </w:tabs>
    </w:pPr>
  </w:style>
  <w:style w:type="paragraph" w:styleId="T2">
    <w:name w:val="toc 2"/>
    <w:basedOn w:val="Normal"/>
    <w:next w:val="Normal"/>
    <w:autoRedefine/>
    <w:uiPriority w:val="39"/>
    <w:unhideWhenUsed/>
    <w:rsid w:val="00DF0449"/>
    <w:pPr>
      <w:tabs>
        <w:tab w:val="left" w:pos="851"/>
        <w:tab w:val="right" w:leader="dot" w:pos="9923"/>
      </w:tabs>
      <w:ind w:left="238"/>
    </w:pPr>
  </w:style>
  <w:style w:type="paragraph" w:customStyle="1" w:styleId="FigureCaption">
    <w:name w:val="Figure Caption"/>
    <w:basedOn w:val="FirstParagraph"/>
    <w:link w:val="FigureCaptionChar"/>
    <w:qFormat/>
    <w:rsid w:val="003E220E"/>
    <w:rPr>
      <w:bCs/>
      <w:sz w:val="16"/>
    </w:rPr>
  </w:style>
  <w:style w:type="character" w:customStyle="1" w:styleId="FigureCaptionChar">
    <w:name w:val="Figure Caption Char"/>
    <w:link w:val="FigureCaption"/>
    <w:rsid w:val="003E220E"/>
    <w:rPr>
      <w:bCs/>
      <w:sz w:val="16"/>
      <w:szCs w:val="24"/>
      <w:lang w:val="en-US" w:eastAsia="en-US"/>
    </w:rPr>
  </w:style>
  <w:style w:type="paragraph" w:styleId="ResimYazs">
    <w:name w:val="caption"/>
    <w:basedOn w:val="FigureCaption"/>
    <w:next w:val="Normal"/>
    <w:uiPriority w:val="35"/>
    <w:unhideWhenUsed/>
    <w:qFormat/>
    <w:rsid w:val="0081483E"/>
    <w:pPr>
      <w:spacing w:after="240"/>
    </w:pPr>
  </w:style>
  <w:style w:type="paragraph" w:customStyle="1" w:styleId="Balk51">
    <w:name w:val="Başlık 51"/>
    <w:basedOn w:val="Normal"/>
    <w:rsid w:val="003C3A08"/>
    <w:pPr>
      <w:numPr>
        <w:ilvl w:val="8"/>
        <w:numId w:val="14"/>
      </w:numPr>
    </w:pPr>
  </w:style>
  <w:style w:type="paragraph" w:customStyle="1" w:styleId="Balk61">
    <w:name w:val="Başlık 61"/>
    <w:basedOn w:val="Normal"/>
    <w:rsid w:val="003C3A08"/>
    <w:pPr>
      <w:numPr>
        <w:ilvl w:val="5"/>
        <w:numId w:val="14"/>
      </w:numPr>
    </w:pPr>
  </w:style>
  <w:style w:type="paragraph" w:customStyle="1" w:styleId="Balk71">
    <w:name w:val="Başlık 71"/>
    <w:basedOn w:val="Normal"/>
    <w:rsid w:val="003C3A08"/>
    <w:pPr>
      <w:numPr>
        <w:ilvl w:val="6"/>
        <w:numId w:val="14"/>
      </w:numPr>
    </w:pPr>
  </w:style>
  <w:style w:type="paragraph" w:customStyle="1" w:styleId="Balk81">
    <w:name w:val="Başlık 81"/>
    <w:basedOn w:val="Normal"/>
    <w:rsid w:val="003C3A08"/>
    <w:pPr>
      <w:numPr>
        <w:ilvl w:val="7"/>
        <w:numId w:val="14"/>
      </w:numPr>
    </w:pPr>
  </w:style>
  <w:style w:type="paragraph" w:customStyle="1" w:styleId="Balk91">
    <w:name w:val="Başlık 91"/>
    <w:basedOn w:val="Normal"/>
    <w:rsid w:val="003C3A08"/>
    <w:pPr>
      <w:ind w:left="1584" w:hanging="1584"/>
    </w:pPr>
  </w:style>
  <w:style w:type="paragraph" w:customStyle="1" w:styleId="Reference">
    <w:name w:val="Reference"/>
    <w:basedOn w:val="Normal"/>
    <w:link w:val="ReferenceChar"/>
    <w:qFormat/>
    <w:rsid w:val="00BC2B93"/>
    <w:pPr>
      <w:autoSpaceDE w:val="0"/>
      <w:autoSpaceDN w:val="0"/>
      <w:adjustRightInd w:val="0"/>
      <w:spacing w:before="240"/>
      <w:contextualSpacing/>
    </w:pPr>
    <w:rPr>
      <w:sz w:val="16"/>
      <w:szCs w:val="16"/>
    </w:rPr>
  </w:style>
  <w:style w:type="character" w:customStyle="1" w:styleId="ReferenceChar">
    <w:name w:val="Reference Char"/>
    <w:link w:val="Reference"/>
    <w:rsid w:val="00BC2B93"/>
    <w:rPr>
      <w:sz w:val="16"/>
      <w:szCs w:val="16"/>
      <w:lang w:val="en-US" w:eastAsia="ko-KR"/>
    </w:rPr>
  </w:style>
  <w:style w:type="paragraph" w:customStyle="1" w:styleId="CitaviBibliography">
    <w:name w:val="Citavi Bibliography"/>
    <w:uiPriority w:val="99"/>
    <w:rsid w:val="00A4195F"/>
    <w:pPr>
      <w:autoSpaceDE w:val="0"/>
      <w:autoSpaceDN w:val="0"/>
      <w:adjustRightInd w:val="0"/>
      <w:ind w:left="397" w:hanging="397"/>
    </w:pPr>
    <w:rPr>
      <w:rFonts w:ascii="Segoe UI" w:hAnsi="Segoe UI" w:cs="Segoe UI"/>
      <w:sz w:val="18"/>
      <w:szCs w:val="18"/>
      <w:lang w:eastAsia="ja-JP"/>
    </w:rPr>
  </w:style>
  <w:style w:type="character" w:styleId="YerTutucuMetni">
    <w:name w:val="Placeholder Text"/>
    <w:uiPriority w:val="99"/>
    <w:semiHidden/>
    <w:rsid w:val="00A20FFA"/>
    <w:rPr>
      <w:color w:val="808080"/>
    </w:rPr>
  </w:style>
  <w:style w:type="character" w:customStyle="1" w:styleId="article-datesfirst-online">
    <w:name w:val="article-dates__first-online"/>
    <w:basedOn w:val="VarsaylanParagrafYazTipi"/>
    <w:rsid w:val="00345653"/>
  </w:style>
  <w:style w:type="character" w:customStyle="1" w:styleId="Balk6Char">
    <w:name w:val="Başlık 6 Char"/>
    <w:link w:val="Balk6"/>
    <w:uiPriority w:val="9"/>
    <w:semiHidden/>
    <w:rsid w:val="00345653"/>
    <w:rPr>
      <w:rFonts w:ascii="Arial Black" w:eastAsia="MS Gothic" w:hAnsi="Arial Black" w:cs="Times New Roman"/>
      <w:color w:val="1F4D78"/>
      <w:sz w:val="22"/>
      <w:szCs w:val="22"/>
      <w:lang w:eastAsia="en-US"/>
    </w:rPr>
  </w:style>
  <w:style w:type="character" w:customStyle="1" w:styleId="tlid-translation">
    <w:name w:val="tlid-translation"/>
    <w:basedOn w:val="VarsaylanParagrafYazTipi"/>
    <w:rsid w:val="00345653"/>
  </w:style>
  <w:style w:type="character" w:customStyle="1" w:styleId="ref-lnk">
    <w:name w:val="ref-lnk"/>
    <w:basedOn w:val="VarsaylanParagrafYazTipi"/>
    <w:rsid w:val="00345653"/>
  </w:style>
  <w:style w:type="character" w:customStyle="1" w:styleId="authors">
    <w:name w:val="authors"/>
    <w:basedOn w:val="VarsaylanParagrafYazTipi"/>
    <w:rsid w:val="00345653"/>
  </w:style>
  <w:style w:type="character" w:customStyle="1" w:styleId="Tarih1">
    <w:name w:val="Tarih1"/>
    <w:basedOn w:val="VarsaylanParagrafYazTipi"/>
    <w:rsid w:val="00345653"/>
  </w:style>
  <w:style w:type="character" w:customStyle="1" w:styleId="arttitle">
    <w:name w:val="art_title"/>
    <w:basedOn w:val="VarsaylanParagrafYazTipi"/>
    <w:rsid w:val="00345653"/>
  </w:style>
  <w:style w:type="character" w:customStyle="1" w:styleId="serialtitle">
    <w:name w:val="serial_title"/>
    <w:basedOn w:val="VarsaylanParagrafYazTipi"/>
    <w:rsid w:val="00345653"/>
  </w:style>
  <w:style w:type="character" w:customStyle="1" w:styleId="doilink">
    <w:name w:val="doi_link"/>
    <w:basedOn w:val="VarsaylanParagrafYazTipi"/>
    <w:rsid w:val="00345653"/>
  </w:style>
  <w:style w:type="character" w:customStyle="1" w:styleId="hlfld-contribauthor">
    <w:name w:val="hlfld-contribauthor"/>
    <w:basedOn w:val="VarsaylanParagrafYazTipi"/>
    <w:rsid w:val="00345653"/>
  </w:style>
  <w:style w:type="character" w:customStyle="1" w:styleId="nlmgiven-names">
    <w:name w:val="nlm_given-names"/>
    <w:basedOn w:val="VarsaylanParagrafYazTipi"/>
    <w:rsid w:val="00345653"/>
  </w:style>
  <w:style w:type="character" w:customStyle="1" w:styleId="nlmyear">
    <w:name w:val="nlm_year"/>
    <w:basedOn w:val="VarsaylanParagrafYazTipi"/>
    <w:rsid w:val="00345653"/>
  </w:style>
  <w:style w:type="character" w:customStyle="1" w:styleId="nlmarticle-title">
    <w:name w:val="nlm_article-title"/>
    <w:basedOn w:val="VarsaylanParagrafYazTipi"/>
    <w:rsid w:val="00345653"/>
  </w:style>
  <w:style w:type="character" w:customStyle="1" w:styleId="nlmfpage">
    <w:name w:val="nlm_fpage"/>
    <w:basedOn w:val="VarsaylanParagrafYazTipi"/>
    <w:rsid w:val="00345653"/>
  </w:style>
  <w:style w:type="character" w:customStyle="1" w:styleId="nlmlpage">
    <w:name w:val="nlm_lpage"/>
    <w:basedOn w:val="VarsaylanParagrafYazTipi"/>
    <w:rsid w:val="00345653"/>
  </w:style>
  <w:style w:type="character" w:customStyle="1" w:styleId="nlmchapter-title">
    <w:name w:val="nlm_chapter-title"/>
    <w:basedOn w:val="VarsaylanParagrafYazTipi"/>
    <w:rsid w:val="00345653"/>
  </w:style>
  <w:style w:type="character" w:customStyle="1" w:styleId="nlmpublisher-loc">
    <w:name w:val="nlm_publisher-loc"/>
    <w:basedOn w:val="VarsaylanParagrafYazTipi"/>
    <w:rsid w:val="00345653"/>
  </w:style>
  <w:style w:type="character" w:customStyle="1" w:styleId="nlmpublisher-name">
    <w:name w:val="nlm_publisher-name"/>
    <w:basedOn w:val="VarsaylanParagrafYazTipi"/>
    <w:rsid w:val="00345653"/>
  </w:style>
  <w:style w:type="character" w:customStyle="1" w:styleId="authors-list-item">
    <w:name w:val="authors-list-item"/>
    <w:basedOn w:val="VarsaylanParagrafYazTipi"/>
    <w:rsid w:val="00345653"/>
  </w:style>
  <w:style w:type="character" w:customStyle="1" w:styleId="comma">
    <w:name w:val="comma"/>
    <w:basedOn w:val="VarsaylanParagrafYazTipi"/>
    <w:rsid w:val="00345653"/>
  </w:style>
  <w:style w:type="character" w:customStyle="1" w:styleId="author-sup-separator">
    <w:name w:val="author-sup-separator"/>
    <w:basedOn w:val="VarsaylanParagrafYazTipi"/>
    <w:rsid w:val="00345653"/>
  </w:style>
  <w:style w:type="character" w:customStyle="1" w:styleId="identifier">
    <w:name w:val="identifier"/>
    <w:basedOn w:val="VarsaylanParagrafYazTipi"/>
    <w:rsid w:val="00345653"/>
  </w:style>
  <w:style w:type="character" w:customStyle="1" w:styleId="id-label">
    <w:name w:val="id-label"/>
    <w:basedOn w:val="VarsaylanParagrafYazTipi"/>
    <w:rsid w:val="00345653"/>
  </w:style>
  <w:style w:type="paragraph" w:customStyle="1" w:styleId="sc-ipzhip">
    <w:name w:val="sc-ipzhip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character" w:customStyle="1" w:styleId="sc-deorim">
    <w:name w:val="sc-deorim"/>
    <w:basedOn w:val="VarsaylanParagrafYazTipi"/>
    <w:rsid w:val="00345653"/>
  </w:style>
  <w:style w:type="character" w:customStyle="1" w:styleId="cit">
    <w:name w:val="cit"/>
    <w:basedOn w:val="VarsaylanParagrafYazTipi"/>
    <w:rsid w:val="00345653"/>
  </w:style>
  <w:style w:type="character" w:customStyle="1" w:styleId="fm-vol-iss-date">
    <w:name w:val="fm-vol-iss-date"/>
    <w:basedOn w:val="VarsaylanParagrafYazTipi"/>
    <w:rsid w:val="00345653"/>
  </w:style>
  <w:style w:type="character" w:customStyle="1" w:styleId="doi">
    <w:name w:val="doi"/>
    <w:basedOn w:val="VarsaylanParagrafYazTipi"/>
    <w:rsid w:val="00345653"/>
  </w:style>
  <w:style w:type="character" w:customStyle="1" w:styleId="fm-citation-ids-label">
    <w:name w:val="fm-citation-ids-label"/>
    <w:basedOn w:val="VarsaylanParagrafYazTipi"/>
    <w:rsid w:val="00345653"/>
  </w:style>
  <w:style w:type="paragraph" w:customStyle="1" w:styleId="p">
    <w:name w:val="p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character" w:customStyle="1" w:styleId="articlecontentpublicationfield-sc-2yl9jy-6">
    <w:name w:val="articlecontent__publicationfield-sc-2yl9jy-6"/>
    <w:basedOn w:val="VarsaylanParagrafYazTipi"/>
    <w:rsid w:val="00345653"/>
  </w:style>
  <w:style w:type="character" w:customStyle="1" w:styleId="articlecontentpublicationvalue-sc-2yl9jy-7">
    <w:name w:val="articlecontent__publicationvalue-sc-2yl9jy-7"/>
    <w:basedOn w:val="VarsaylanParagrafYazTipi"/>
    <w:rsid w:val="00345653"/>
  </w:style>
  <w:style w:type="character" w:customStyle="1" w:styleId="meta-citation-journal-name">
    <w:name w:val="meta-citation-journal-name"/>
    <w:basedOn w:val="VarsaylanParagrafYazTipi"/>
    <w:rsid w:val="00345653"/>
  </w:style>
  <w:style w:type="character" w:customStyle="1" w:styleId="meta-citation">
    <w:name w:val="meta-citation"/>
    <w:basedOn w:val="VarsaylanParagrafYazTipi"/>
    <w:rsid w:val="00345653"/>
  </w:style>
  <w:style w:type="paragraph" w:customStyle="1" w:styleId="cst0">
    <w:name w:val="cs_t0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paragraph" w:customStyle="1" w:styleId="cst1">
    <w:name w:val="cs_t1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character" w:customStyle="1" w:styleId="title-text">
    <w:name w:val="title-text"/>
    <w:basedOn w:val="VarsaylanParagrafYazTipi"/>
    <w:rsid w:val="00345653"/>
  </w:style>
  <w:style w:type="character" w:customStyle="1" w:styleId="sr-only">
    <w:name w:val="sr-only"/>
    <w:basedOn w:val="VarsaylanParagrafYazTipi"/>
    <w:rsid w:val="00345653"/>
  </w:style>
  <w:style w:type="character" w:customStyle="1" w:styleId="text">
    <w:name w:val="text"/>
    <w:basedOn w:val="VarsaylanParagrafYazTipi"/>
    <w:rsid w:val="00345653"/>
  </w:style>
  <w:style w:type="character" w:customStyle="1" w:styleId="author-ref">
    <w:name w:val="author-ref"/>
    <w:basedOn w:val="VarsaylanParagrafYazTipi"/>
    <w:rsid w:val="00345653"/>
  </w:style>
  <w:style w:type="character" w:customStyle="1" w:styleId="wi-clienttype">
    <w:name w:val="wi-clienttype"/>
    <w:basedOn w:val="VarsaylanParagrafYazTipi"/>
    <w:rsid w:val="00345653"/>
  </w:style>
  <w:style w:type="character" w:customStyle="1" w:styleId="wi-pub-date">
    <w:name w:val="wi-pub-date"/>
    <w:basedOn w:val="VarsaylanParagrafYazTipi"/>
    <w:rsid w:val="00345653"/>
  </w:style>
  <w:style w:type="character" w:customStyle="1" w:styleId="wi-fullname">
    <w:name w:val="wi-fullname"/>
    <w:basedOn w:val="VarsaylanParagrafYazTipi"/>
    <w:rsid w:val="00345653"/>
  </w:style>
  <w:style w:type="character" w:customStyle="1" w:styleId="al-author-delim">
    <w:name w:val="al-author-delim"/>
    <w:basedOn w:val="VarsaylanParagrafYazTipi"/>
    <w:rsid w:val="00345653"/>
  </w:style>
  <w:style w:type="character" w:customStyle="1" w:styleId="journal-name">
    <w:name w:val="journal-name"/>
    <w:basedOn w:val="VarsaylanParagrafYazTipi"/>
    <w:rsid w:val="00345653"/>
  </w:style>
  <w:style w:type="paragraph" w:customStyle="1" w:styleId="book-edition-year">
    <w:name w:val="book-edition-year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paragraph" w:customStyle="1" w:styleId="u-margin-xs-ver">
    <w:name w:val="u-margin-xs-ver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character" w:customStyle="1" w:styleId="anchor-text">
    <w:name w:val="anchor-text"/>
    <w:basedOn w:val="VarsaylanParagrafYazTipi"/>
    <w:rsid w:val="00345653"/>
  </w:style>
  <w:style w:type="character" w:customStyle="1" w:styleId="Tarih2">
    <w:name w:val="Tarih2"/>
    <w:basedOn w:val="VarsaylanParagrafYazTipi"/>
    <w:rsid w:val="00345653"/>
  </w:style>
  <w:style w:type="character" w:customStyle="1" w:styleId="volumeissue">
    <w:name w:val="volume_issue"/>
    <w:basedOn w:val="VarsaylanParagrafYazTipi"/>
    <w:rsid w:val="00345653"/>
  </w:style>
  <w:style w:type="character" w:customStyle="1" w:styleId="pagerange">
    <w:name w:val="page_range"/>
    <w:basedOn w:val="VarsaylanParagrafYazTipi"/>
    <w:rsid w:val="00345653"/>
  </w:style>
  <w:style w:type="character" w:customStyle="1" w:styleId="small-caps">
    <w:name w:val="small-caps"/>
    <w:basedOn w:val="VarsaylanParagrafYazTipi"/>
    <w:rsid w:val="00345653"/>
  </w:style>
  <w:style w:type="character" w:customStyle="1" w:styleId="element-citation">
    <w:name w:val="element-citation"/>
    <w:basedOn w:val="VarsaylanParagrafYazTipi"/>
    <w:rsid w:val="00345653"/>
  </w:style>
  <w:style w:type="character" w:customStyle="1" w:styleId="ref-journal">
    <w:name w:val="ref-journal"/>
    <w:basedOn w:val="VarsaylanParagrafYazTipi"/>
    <w:rsid w:val="00345653"/>
  </w:style>
  <w:style w:type="character" w:customStyle="1" w:styleId="ref-vol">
    <w:name w:val="ref-vol"/>
    <w:basedOn w:val="VarsaylanParagrafYazTipi"/>
    <w:rsid w:val="00345653"/>
  </w:style>
  <w:style w:type="character" w:customStyle="1" w:styleId="articleauthor-link">
    <w:name w:val="article__author-link"/>
    <w:basedOn w:val="VarsaylanParagrafYazTipi"/>
    <w:rsid w:val="00345653"/>
  </w:style>
  <w:style w:type="character" w:customStyle="1" w:styleId="orcid">
    <w:name w:val="orcid"/>
    <w:basedOn w:val="VarsaylanParagrafYazTipi"/>
    <w:rsid w:val="00345653"/>
  </w:style>
  <w:style w:type="paragraph" w:customStyle="1" w:styleId="u-mb-2">
    <w:name w:val="u-mb-2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character" w:customStyle="1" w:styleId="authorsname">
    <w:name w:val="authors__name"/>
    <w:basedOn w:val="VarsaylanParagrafYazTipi"/>
    <w:rsid w:val="00345653"/>
  </w:style>
  <w:style w:type="character" w:customStyle="1" w:styleId="authorscontact">
    <w:name w:val="authors__contact"/>
    <w:basedOn w:val="VarsaylanParagrafYazTipi"/>
    <w:rsid w:val="00345653"/>
  </w:style>
  <w:style w:type="paragraph" w:customStyle="1" w:styleId="affiliation0">
    <w:name w:val="affiliation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character" w:customStyle="1" w:styleId="affiliationcount">
    <w:name w:val="affiliation__count"/>
    <w:basedOn w:val="VarsaylanParagrafYazTipi"/>
    <w:rsid w:val="00345653"/>
  </w:style>
  <w:style w:type="character" w:customStyle="1" w:styleId="test-render-category">
    <w:name w:val="test-render-category"/>
    <w:basedOn w:val="VarsaylanParagrafYazTipi"/>
    <w:rsid w:val="00345653"/>
  </w:style>
  <w:style w:type="character" w:customStyle="1" w:styleId="article-dateslabel">
    <w:name w:val="article-dates__label"/>
    <w:basedOn w:val="VarsaylanParagrafYazTipi"/>
    <w:rsid w:val="00345653"/>
  </w:style>
  <w:style w:type="paragraph" w:customStyle="1" w:styleId="article-metricsitem">
    <w:name w:val="article-metrics__item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character" w:customStyle="1" w:styleId="test-metric-count">
    <w:name w:val="test-metric-count"/>
    <w:basedOn w:val="VarsaylanParagrafYazTipi"/>
    <w:rsid w:val="00345653"/>
  </w:style>
  <w:style w:type="character" w:customStyle="1" w:styleId="test-metric-name">
    <w:name w:val="test-metric-name"/>
    <w:basedOn w:val="VarsaylanParagrafYazTipi"/>
    <w:rsid w:val="00345653"/>
  </w:style>
  <w:style w:type="paragraph" w:customStyle="1" w:styleId="para">
    <w:name w:val="para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character" w:customStyle="1" w:styleId="dyjrff">
    <w:name w:val="dyjrff"/>
    <w:basedOn w:val="VarsaylanParagrafYazTipi"/>
    <w:rsid w:val="00345653"/>
  </w:style>
  <w:style w:type="character" w:customStyle="1" w:styleId="acopre">
    <w:name w:val="acopre"/>
    <w:basedOn w:val="VarsaylanParagrafYazTipi"/>
    <w:rsid w:val="00345653"/>
  </w:style>
  <w:style w:type="character" w:customStyle="1" w:styleId="f">
    <w:name w:val="f"/>
    <w:basedOn w:val="VarsaylanParagrafYazTipi"/>
    <w:rsid w:val="00345653"/>
  </w:style>
  <w:style w:type="character" w:customStyle="1" w:styleId="Tarih3">
    <w:name w:val="Tarih3"/>
    <w:basedOn w:val="VarsaylanParagrafYazTipi"/>
    <w:rsid w:val="00345653"/>
  </w:style>
  <w:style w:type="character" w:customStyle="1" w:styleId="accordion-tabbedtab-mobile">
    <w:name w:val="accordion-tabbed__tab-mobile"/>
    <w:basedOn w:val="VarsaylanParagrafYazTipi"/>
    <w:rsid w:val="00345653"/>
  </w:style>
  <w:style w:type="character" w:customStyle="1" w:styleId="comma-separator">
    <w:name w:val="comma-separator"/>
    <w:basedOn w:val="VarsaylanParagrafYazTipi"/>
    <w:rsid w:val="00345653"/>
  </w:style>
  <w:style w:type="character" w:customStyle="1" w:styleId="a">
    <w:name w:val="_"/>
    <w:basedOn w:val="VarsaylanParagrafYazTipi"/>
    <w:rsid w:val="00345653"/>
  </w:style>
  <w:style w:type="character" w:customStyle="1" w:styleId="ff3">
    <w:name w:val="ff3"/>
    <w:basedOn w:val="VarsaylanParagrafYazTipi"/>
    <w:rsid w:val="00345653"/>
  </w:style>
  <w:style w:type="character" w:customStyle="1" w:styleId="ff6">
    <w:name w:val="ff6"/>
    <w:basedOn w:val="VarsaylanParagrafYazTipi"/>
    <w:rsid w:val="00345653"/>
  </w:style>
  <w:style w:type="character" w:customStyle="1" w:styleId="topic-highlight">
    <w:name w:val="topic-highlight"/>
    <w:basedOn w:val="VarsaylanParagrafYazTipi"/>
    <w:rsid w:val="00345653"/>
  </w:style>
  <w:style w:type="paragraph" w:customStyle="1" w:styleId="c-article-author-listitem">
    <w:name w:val="c-article-author-list__item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paragraph" w:customStyle="1" w:styleId="c-article-info-details">
    <w:name w:val="c-article-info-details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character" w:customStyle="1" w:styleId="u-visually-hidden">
    <w:name w:val="u-visually-hidden"/>
    <w:basedOn w:val="VarsaylanParagrafYazTipi"/>
    <w:rsid w:val="00345653"/>
  </w:style>
  <w:style w:type="paragraph" w:customStyle="1" w:styleId="c-article-metrics-barcount">
    <w:name w:val="c-article-metrics-bar__count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character" w:customStyle="1" w:styleId="c-article-metrics-barlabel">
    <w:name w:val="c-article-metrics-bar__label"/>
    <w:basedOn w:val="VarsaylanParagrafYazTipi"/>
    <w:rsid w:val="00345653"/>
  </w:style>
  <w:style w:type="paragraph" w:customStyle="1" w:styleId="c-article-metrics-bardetails">
    <w:name w:val="c-article-metrics-bar__details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paragraph" w:customStyle="1" w:styleId="noindent">
    <w:name w:val="noindent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paragraph" w:customStyle="1" w:styleId="mb0">
    <w:name w:val="mb0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character" w:customStyle="1" w:styleId="period">
    <w:name w:val="period"/>
    <w:basedOn w:val="VarsaylanParagrafYazTipi"/>
    <w:rsid w:val="00345653"/>
  </w:style>
  <w:style w:type="character" w:customStyle="1" w:styleId="citation-doi">
    <w:name w:val="citation-doi"/>
    <w:basedOn w:val="VarsaylanParagrafYazTipi"/>
    <w:rsid w:val="00345653"/>
  </w:style>
  <w:style w:type="character" w:customStyle="1" w:styleId="secondary-date">
    <w:name w:val="secondary-date"/>
    <w:basedOn w:val="VarsaylanParagrafYazTipi"/>
    <w:rsid w:val="00345653"/>
  </w:style>
  <w:style w:type="character" w:customStyle="1" w:styleId="KonuBal1">
    <w:name w:val="Konu Başlığı1"/>
    <w:basedOn w:val="VarsaylanParagrafYazTipi"/>
    <w:rsid w:val="00345653"/>
  </w:style>
  <w:style w:type="character" w:customStyle="1" w:styleId="name">
    <w:name w:val="name"/>
    <w:basedOn w:val="VarsaylanParagrafYazTipi"/>
    <w:rsid w:val="00345653"/>
  </w:style>
  <w:style w:type="character" w:customStyle="1" w:styleId="value">
    <w:name w:val="value"/>
    <w:basedOn w:val="VarsaylanParagrafYazTipi"/>
    <w:rsid w:val="00345653"/>
  </w:style>
  <w:style w:type="character" w:customStyle="1" w:styleId="metadata--author">
    <w:name w:val="metadata--author"/>
    <w:basedOn w:val="VarsaylanParagrafYazTipi"/>
    <w:rsid w:val="00345653"/>
  </w:style>
  <w:style w:type="character" w:customStyle="1" w:styleId="metadata--author-name">
    <w:name w:val="metadata--author-name"/>
    <w:basedOn w:val="VarsaylanParagrafYazTipi"/>
    <w:rsid w:val="00345653"/>
  </w:style>
  <w:style w:type="character" w:customStyle="1" w:styleId="action">
    <w:name w:val="action"/>
    <w:basedOn w:val="VarsaylanParagrafYazTipi"/>
    <w:rsid w:val="00345653"/>
  </w:style>
  <w:style w:type="paragraph" w:customStyle="1" w:styleId="metadata--citation">
    <w:name w:val="metadata--citation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character" w:customStyle="1" w:styleId="metadata--source-title">
    <w:name w:val="metadata--source-title"/>
    <w:basedOn w:val="VarsaylanParagrafYazTipi"/>
    <w:rsid w:val="00345653"/>
  </w:style>
  <w:style w:type="character" w:customStyle="1" w:styleId="metadata--doi">
    <w:name w:val="metadata--doi"/>
    <w:basedOn w:val="VarsaylanParagrafYazTipi"/>
    <w:rsid w:val="00345653"/>
  </w:style>
  <w:style w:type="character" w:customStyle="1" w:styleId="metadata--pmid">
    <w:name w:val="metadata--pmid"/>
    <w:basedOn w:val="VarsaylanParagrafYazTipi"/>
    <w:rsid w:val="00345653"/>
  </w:style>
  <w:style w:type="character" w:customStyle="1" w:styleId="metadata--pmcid">
    <w:name w:val="metadata--pmcid"/>
    <w:basedOn w:val="VarsaylanParagrafYazTipi"/>
    <w:rsid w:val="00345653"/>
  </w:style>
  <w:style w:type="paragraph" w:customStyle="1" w:styleId="citation-labels">
    <w:name w:val="citation-labels"/>
    <w:basedOn w:val="Normal"/>
    <w:rsid w:val="00345653"/>
    <w:pPr>
      <w:spacing w:before="100" w:beforeAutospacing="1" w:after="100" w:afterAutospacing="1"/>
      <w:jc w:val="left"/>
    </w:pPr>
    <w:rPr>
      <w:rFonts w:eastAsia="Times New Roman"/>
      <w:sz w:val="24"/>
      <w:lang w:val="tr-TR" w:eastAsia="tr-TR"/>
    </w:rPr>
  </w:style>
  <w:style w:type="character" w:customStyle="1" w:styleId="fulltext">
    <w:name w:val="fulltext"/>
    <w:basedOn w:val="VarsaylanParagrafYazTipi"/>
    <w:rsid w:val="00345653"/>
  </w:style>
  <w:style w:type="character" w:customStyle="1" w:styleId="alt-text">
    <w:name w:val="alt-text"/>
    <w:basedOn w:val="VarsaylanParagrafYazTipi"/>
    <w:rsid w:val="00345653"/>
  </w:style>
  <w:style w:type="character" w:customStyle="1" w:styleId="Tarih4">
    <w:name w:val="Tarih4"/>
    <w:basedOn w:val="VarsaylanParagrafYazTipi"/>
    <w:rsid w:val="00345653"/>
  </w:style>
  <w:style w:type="character" w:customStyle="1" w:styleId="Tarih5">
    <w:name w:val="Tarih5"/>
    <w:basedOn w:val="VarsaylanParagrafYazTipi"/>
    <w:rsid w:val="00345653"/>
  </w:style>
  <w:style w:type="character" w:customStyle="1" w:styleId="author0">
    <w:name w:val="author"/>
    <w:basedOn w:val="VarsaylanParagrafYazTipi"/>
    <w:rsid w:val="00345653"/>
  </w:style>
  <w:style w:type="character" w:customStyle="1" w:styleId="articletitle">
    <w:name w:val="articletitle"/>
    <w:basedOn w:val="VarsaylanParagrafYazTipi"/>
    <w:rsid w:val="00345653"/>
  </w:style>
  <w:style w:type="character" w:customStyle="1" w:styleId="pubyear">
    <w:name w:val="pubyear"/>
    <w:basedOn w:val="VarsaylanParagrafYazTipi"/>
    <w:rsid w:val="00345653"/>
  </w:style>
  <w:style w:type="character" w:customStyle="1" w:styleId="vol">
    <w:name w:val="vol"/>
    <w:basedOn w:val="VarsaylanParagrafYazTipi"/>
    <w:rsid w:val="00345653"/>
  </w:style>
  <w:style w:type="character" w:customStyle="1" w:styleId="pagefirst">
    <w:name w:val="pagefirst"/>
    <w:basedOn w:val="VarsaylanParagrafYazTipi"/>
    <w:rsid w:val="00345653"/>
  </w:style>
  <w:style w:type="character" w:customStyle="1" w:styleId="pagelast">
    <w:name w:val="pagelast"/>
    <w:basedOn w:val="VarsaylanParagrafYazTipi"/>
    <w:rsid w:val="00345653"/>
  </w:style>
  <w:style w:type="paragraph" w:styleId="Kaynaka">
    <w:name w:val="Bibliography"/>
    <w:basedOn w:val="Normal"/>
    <w:next w:val="Normal"/>
    <w:uiPriority w:val="37"/>
    <w:unhideWhenUsed/>
    <w:rsid w:val="00345653"/>
    <w:pPr>
      <w:spacing w:after="160" w:line="259" w:lineRule="auto"/>
      <w:jc w:val="left"/>
    </w:pPr>
    <w:rPr>
      <w:rFonts w:ascii="Arial" w:eastAsia="Arial" w:hAnsi="Arial"/>
      <w:sz w:val="22"/>
      <w:szCs w:val="22"/>
      <w:lang w:val="tr-TR" w:eastAsia="en-US"/>
    </w:rPr>
  </w:style>
  <w:style w:type="character" w:styleId="AklamaBavurusu">
    <w:name w:val="annotation reference"/>
    <w:uiPriority w:val="99"/>
    <w:semiHidden/>
    <w:unhideWhenUsed/>
    <w:rsid w:val="00B5384F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semiHidden/>
    <w:unhideWhenUsed/>
    <w:rsid w:val="00B5384F"/>
    <w:rPr>
      <w:szCs w:val="20"/>
    </w:rPr>
  </w:style>
  <w:style w:type="character" w:customStyle="1" w:styleId="AklamaMetniChar">
    <w:name w:val="Açıklama Metni Char"/>
    <w:link w:val="AklamaMetni"/>
    <w:uiPriority w:val="99"/>
    <w:semiHidden/>
    <w:rsid w:val="00B5384F"/>
    <w:rPr>
      <w:lang w:val="en-US" w:eastAsia="ko-KR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B5384F"/>
    <w:rPr>
      <w:b/>
      <w:bCs/>
    </w:rPr>
  </w:style>
  <w:style w:type="character" w:customStyle="1" w:styleId="AklamaKonusuChar">
    <w:name w:val="Açıklama Konusu Char"/>
    <w:link w:val="AklamaKonusu"/>
    <w:uiPriority w:val="99"/>
    <w:semiHidden/>
    <w:rsid w:val="00B5384F"/>
    <w:rPr>
      <w:b/>
      <w:bCs/>
      <w:lang w:val="en-US" w:eastAsia="ko-KR"/>
    </w:rPr>
  </w:style>
  <w:style w:type="table" w:styleId="DzTablo2">
    <w:name w:val="Plain Table 2"/>
    <w:basedOn w:val="NormalTablo"/>
    <w:uiPriority w:val="42"/>
    <w:rsid w:val="00041542"/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character" w:styleId="SatrNumaras">
    <w:name w:val="line number"/>
    <w:uiPriority w:val="99"/>
    <w:semiHidden/>
    <w:unhideWhenUsed/>
    <w:rsid w:val="00995A1C"/>
  </w:style>
  <w:style w:type="table" w:styleId="DzTablo3">
    <w:name w:val="Plain Table 3"/>
    <w:basedOn w:val="NormalTablo"/>
    <w:uiPriority w:val="43"/>
    <w:rsid w:val="00544F8A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GvdeMetni2">
    <w:name w:val="Body Text 2"/>
    <w:basedOn w:val="Normal"/>
    <w:link w:val="GvdeMetni2Char"/>
    <w:uiPriority w:val="99"/>
    <w:semiHidden/>
    <w:unhideWhenUsed/>
    <w:rsid w:val="00951770"/>
    <w:pPr>
      <w:spacing w:after="120" w:line="480" w:lineRule="auto"/>
    </w:pPr>
  </w:style>
  <w:style w:type="character" w:customStyle="1" w:styleId="GvdeMetni2Char">
    <w:name w:val="Gövde Metni 2 Char"/>
    <w:link w:val="GvdeMetni2"/>
    <w:uiPriority w:val="99"/>
    <w:semiHidden/>
    <w:rsid w:val="00951770"/>
    <w:rPr>
      <w:szCs w:val="24"/>
      <w:lang w:val="en-US" w:eastAsia="ko-KR"/>
    </w:rPr>
  </w:style>
  <w:style w:type="character" w:styleId="zmlenmeyenBahsetme">
    <w:name w:val="Unresolved Mention"/>
    <w:basedOn w:val="VarsaylanParagrafYazTipi"/>
    <w:uiPriority w:val="99"/>
    <w:semiHidden/>
    <w:unhideWhenUsed/>
    <w:rsid w:val="003B7018"/>
    <w:rPr>
      <w:color w:val="605E5C"/>
      <w:shd w:val="clear" w:color="auto" w:fill="E1DFDD"/>
    </w:rPr>
  </w:style>
  <w:style w:type="character" w:customStyle="1" w:styleId="jss908">
    <w:name w:val="jss908"/>
    <w:basedOn w:val="VarsaylanParagrafYazTipi"/>
    <w:rsid w:val="007D57D2"/>
  </w:style>
  <w:style w:type="character" w:customStyle="1" w:styleId="jss1240">
    <w:name w:val="jss1240"/>
    <w:basedOn w:val="VarsaylanParagrafYazTipi"/>
    <w:rsid w:val="007D57D2"/>
  </w:style>
  <w:style w:type="table" w:styleId="DzTablo5">
    <w:name w:val="Plain Table 5"/>
    <w:basedOn w:val="NormalTablo"/>
    <w:uiPriority w:val="45"/>
    <w:rsid w:val="00963A1F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TableParagraph">
    <w:name w:val="Table Paragraph"/>
    <w:basedOn w:val="Normal"/>
    <w:uiPriority w:val="1"/>
    <w:qFormat/>
    <w:rsid w:val="00963A1F"/>
    <w:pPr>
      <w:widowControl w:val="0"/>
      <w:suppressAutoHyphens w:val="0"/>
      <w:autoSpaceDE w:val="0"/>
      <w:autoSpaceDN w:val="0"/>
      <w:spacing w:before="1" w:line="163" w:lineRule="exact"/>
      <w:ind w:left="107" w:firstLine="0"/>
      <w:jc w:val="left"/>
    </w:pPr>
    <w:rPr>
      <w:rFonts w:eastAsia="Times New Roman"/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354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639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54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001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0294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879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588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595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442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133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317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6192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81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769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0634854">
          <w:marLeft w:val="0"/>
          <w:marRight w:val="0"/>
          <w:marTop w:val="75"/>
          <w:marBottom w:val="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295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361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7672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753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8056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300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6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https://orcid.org/0000-XYZ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415C3122-5AD3-47D4-8818-9F01DD0C85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4</TotalTime>
  <Pages>2</Pages>
  <Words>351</Words>
  <Characters>2003</Characters>
  <Application>Microsoft Office Word</Application>
  <DocSecurity>0</DocSecurity>
  <Lines>16</Lines>
  <Paragraphs>4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NanoEra 2(2) 45-48</vt:lpstr>
      <vt:lpstr>The Article Format for INJIRR, initial submission</vt:lpstr>
    </vt:vector>
  </TitlesOfParts>
  <Company/>
  <LinksUpToDate>false</LinksUpToDate>
  <CharactersWithSpaces>2350</CharactersWithSpaces>
  <SharedDoc>false</SharedDoc>
  <HLinks>
    <vt:vector size="36" baseType="variant">
      <vt:variant>
        <vt:i4>5570578</vt:i4>
      </vt:variant>
      <vt:variant>
        <vt:i4>15</vt:i4>
      </vt:variant>
      <vt:variant>
        <vt:i4>0</vt:i4>
      </vt:variant>
      <vt:variant>
        <vt:i4>5</vt:i4>
      </vt:variant>
      <vt:variant>
        <vt:lpwstr>https://orcid.org/0000-0002-4729-9666</vt:lpwstr>
      </vt:variant>
      <vt:variant>
        <vt:lpwstr/>
      </vt:variant>
      <vt:variant>
        <vt:i4>5570582</vt:i4>
      </vt:variant>
      <vt:variant>
        <vt:i4>12</vt:i4>
      </vt:variant>
      <vt:variant>
        <vt:i4>0</vt:i4>
      </vt:variant>
      <vt:variant>
        <vt:i4>5</vt:i4>
      </vt:variant>
      <vt:variant>
        <vt:lpwstr>https://orcid.org/0000-0001-6984-5990</vt:lpwstr>
      </vt:variant>
      <vt:variant>
        <vt:lpwstr/>
      </vt:variant>
      <vt:variant>
        <vt:i4>6029334</vt:i4>
      </vt:variant>
      <vt:variant>
        <vt:i4>9</vt:i4>
      </vt:variant>
      <vt:variant>
        <vt:i4>0</vt:i4>
      </vt:variant>
      <vt:variant>
        <vt:i4>5</vt:i4>
      </vt:variant>
      <vt:variant>
        <vt:lpwstr>https://orcid.org/0000-0002-1513-8462</vt:lpwstr>
      </vt:variant>
      <vt:variant>
        <vt:lpwstr/>
      </vt:variant>
      <vt:variant>
        <vt:i4>5308438</vt:i4>
      </vt:variant>
      <vt:variant>
        <vt:i4>6</vt:i4>
      </vt:variant>
      <vt:variant>
        <vt:i4>0</vt:i4>
      </vt:variant>
      <vt:variant>
        <vt:i4>5</vt:i4>
      </vt:variant>
      <vt:variant>
        <vt:lpwstr>https://orcid.org/0000-0002-1433-1631</vt:lpwstr>
      </vt:variant>
      <vt:variant>
        <vt:lpwstr/>
      </vt:variant>
      <vt:variant>
        <vt:i4>5242898</vt:i4>
      </vt:variant>
      <vt:variant>
        <vt:i4>3</vt:i4>
      </vt:variant>
      <vt:variant>
        <vt:i4>0</vt:i4>
      </vt:variant>
      <vt:variant>
        <vt:i4>5</vt:i4>
      </vt:variant>
      <vt:variant>
        <vt:lpwstr>https://orcid.org/0000-0002-2613-5347</vt:lpwstr>
      </vt:variant>
      <vt:variant>
        <vt:lpwstr/>
      </vt:variant>
      <vt:variant>
        <vt:i4>4456518</vt:i4>
      </vt:variant>
      <vt:variant>
        <vt:i4>9</vt:i4>
      </vt:variant>
      <vt:variant>
        <vt:i4>0</vt:i4>
      </vt:variant>
      <vt:variant>
        <vt:i4>5</vt:i4>
      </vt:variant>
      <vt:variant>
        <vt:lpwstr>http://creativecommons.org/licenses/by-nc-nd/4.0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noEra 2(2) 45-48</dc:title>
  <dc:subject>to all authors</dc:subject>
  <dc:creator>Mehmed Selim COGENLI;Ayse BAYRAKCEKEN YURTCAN</dc:creator>
  <cp:keywords>NanoEra 2(2) 45-48</cp:keywords>
  <cp:lastModifiedBy>M.Tolga YURTCAN</cp:lastModifiedBy>
  <cp:revision>44</cp:revision>
  <cp:lastPrinted>2022-12-06T08:03:00Z</cp:lastPrinted>
  <dcterms:created xsi:type="dcterms:W3CDTF">2022-11-25T13:23:00Z</dcterms:created>
  <dcterms:modified xsi:type="dcterms:W3CDTF">2023-03-29T08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Status">
    <vt:bool>true</vt:bool>
  </property>
  <property fmtid="{D5CDD505-2E9C-101B-9397-08002B2CF9AE}" pid="4" name="Mendeley Recent Style Id 0_1">
    <vt:lpwstr>http://www.zotero.org/styles/american-political-science-association</vt:lpwstr>
  </property>
  <property fmtid="{D5CDD505-2E9C-101B-9397-08002B2CF9AE}" pid="5" name="Mendeley Recent Style Name 0_1">
    <vt:lpwstr>American Political Science Association</vt:lpwstr>
  </property>
  <property fmtid="{D5CDD505-2E9C-101B-9397-08002B2CF9AE}" pid="6" name="Mendeley Recent Style Id 1_1">
    <vt:lpwstr>http://www.zotero.org/styles/apa</vt:lpwstr>
  </property>
  <property fmtid="{D5CDD505-2E9C-101B-9397-08002B2CF9AE}" pid="7" name="Mendeley Recent Style Name 1_1">
    <vt:lpwstr>American Psychological Association 7th edition</vt:lpwstr>
  </property>
  <property fmtid="{D5CDD505-2E9C-101B-9397-08002B2CF9AE}" pid="8" name="Mendeley Recent Style Id 2_1">
    <vt:lpwstr>http://www.zotero.org/styles/american-sociological-association</vt:lpwstr>
  </property>
  <property fmtid="{D5CDD505-2E9C-101B-9397-08002B2CF9AE}" pid="9" name="Mendeley Recent Style Name 2_1">
    <vt:lpwstr>American Sociological Association 6th edition</vt:lpwstr>
  </property>
  <property fmtid="{D5CDD505-2E9C-101B-9397-08002B2CF9AE}" pid="10" name="Mendeley Recent Style Id 3_1">
    <vt:lpwstr>http://www.zotero.org/styles/chicago-author-date</vt:lpwstr>
  </property>
  <property fmtid="{D5CDD505-2E9C-101B-9397-08002B2CF9AE}" pid="11" name="Mendeley Recent Style Name 3_1">
    <vt:lpwstr>Chicago Manual of Style 17th edition (author-date)</vt:lpwstr>
  </property>
  <property fmtid="{D5CDD505-2E9C-101B-9397-08002B2CF9AE}" pid="12" name="Mendeley Recent Style Id 4_1">
    <vt:lpwstr>http://www.zotero.org/styles/harvard-cite-them-right</vt:lpwstr>
  </property>
  <property fmtid="{D5CDD505-2E9C-101B-9397-08002B2CF9AE}" pid="13" name="Mendeley Recent Style Name 4_1">
    <vt:lpwstr>Cite Them Right 10th edition - Harvard</vt:lpwstr>
  </property>
  <property fmtid="{D5CDD505-2E9C-101B-9397-08002B2CF9AE}" pid="14" name="Mendeley Recent Style Id 5_1">
    <vt:lpwstr>http://www.zotero.org/styles/cosmetics</vt:lpwstr>
  </property>
  <property fmtid="{D5CDD505-2E9C-101B-9397-08002B2CF9AE}" pid="15" name="Mendeley Recent Style Name 5_1">
    <vt:lpwstr>Cosmetics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8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Document_1">
    <vt:lpwstr>True</vt:lpwstr>
  </property>
  <property fmtid="{D5CDD505-2E9C-101B-9397-08002B2CF9AE}" pid="25" name="Mendeley Unique User Id_1">
    <vt:lpwstr>951b1327-794f-343a-8bc0-85fd29b52148</vt:lpwstr>
  </property>
  <property fmtid="{D5CDD505-2E9C-101B-9397-08002B2CF9AE}" pid="26" name="Mendeley Citation Style_1">
    <vt:lpwstr>http://www.zotero.org/styles/cosmetics</vt:lpwstr>
  </property>
  <property fmtid="{D5CDD505-2E9C-101B-9397-08002B2CF9AE}" pid="27" name="GrammarlyDocumentId">
    <vt:lpwstr>b072df82c9e6d899c85dcbbc77022aa99de6d794aef891b9f2a5e3c98f835898</vt:lpwstr>
  </property>
</Properties>
</file>